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w:t>
      </w:r>
      <w:proofErr w:type="gramStart"/>
      <w:r w:rsidRPr="00CF614F">
        <w:rPr>
          <w:rFonts w:ascii="Times New Roman" w:hAnsi="Times New Roman" w:cs="Times New Roman"/>
          <w:b/>
          <w:bCs/>
          <w:sz w:val="28"/>
          <w:szCs w:val="28"/>
        </w:rPr>
        <w:t>analysis</w:t>
      </w:r>
      <w:proofErr w:type="gramEnd"/>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 xml:space="preserve">these authors contributed </w:t>
      </w:r>
      <w:proofErr w:type="gramStart"/>
      <w:r w:rsidR="00CF614F" w:rsidRPr="00CF614F">
        <w:rPr>
          <w:rFonts w:ascii="Times New Roman" w:hAnsi="Times New Roman" w:cs="Times New Roman"/>
          <w:i/>
          <w:iCs/>
          <w:kern w:val="0"/>
          <w:sz w:val="24"/>
          <w:szCs w:val="24"/>
          <w:lang w:val="en-GB"/>
        </w:rPr>
        <w:t>equally</w:t>
      </w:r>
      <w:proofErr w:type="gramEnd"/>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4E566E95"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rote manuscript; </w:t>
      </w:r>
      <w:r w:rsidR="00512D27">
        <w:rPr>
          <w:rFonts w:ascii="Times New Roman" w:hAnsi="Times New Roman" w:cs="Times New Roman"/>
          <w:kern w:val="0"/>
          <w:sz w:val="24"/>
          <w:szCs w:val="24"/>
          <w:lang w:val="en-GB"/>
        </w:rPr>
        <w:t xml:space="preserve">SMB designed study and collected data; MJ, GPFM, AKP, DR, AR collected data; </w:t>
      </w:r>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177677C0" w14:textId="6D357592" w:rsidR="002D7B94"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Pr="00402514">
        <w:rPr>
          <w:rFonts w:ascii="Times New Roman" w:eastAsiaTheme="minorEastAsia" w:hAnsi="Times New Roman" w:cs="Times New Roman"/>
          <w:sz w:val="24"/>
          <w:szCs w:val="24"/>
        </w:rPr>
        <w:t xml:space="preserve"> </w:t>
      </w:r>
      <w:hyperlink r:id="rId8" w:history="1">
        <w:r w:rsidRPr="00402514">
          <w:rPr>
            <w:rStyle w:val="Hyperlink"/>
            <w:rFonts w:ascii="Times New Roman" w:eastAsiaTheme="minorEastAsia" w:hAnsi="Times New Roman" w:cs="Times New Roman"/>
            <w:sz w:val="24"/>
            <w:szCs w:val="24"/>
          </w:rPr>
          <w:t>https://github.com/ClaytonStocker/Plasticity_Fluctuation_Meta</w:t>
        </w:r>
      </w:hyperlink>
    </w:p>
    <w:p w14:paraId="487AF074" w14:textId="595A0669" w:rsidR="00F25FD4" w:rsidRDefault="00152001" w:rsidP="002D7B94">
      <w:pPr>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w:t>
      </w:r>
      <w:proofErr w:type="gramStart"/>
      <w:r>
        <w:rPr>
          <w:rFonts w:ascii="Times New Roman" w:hAnsi="Times New Roman" w:cs="Times New Roman"/>
          <w:sz w:val="24"/>
          <w:szCs w:val="24"/>
        </w:rPr>
        <w:t>plasticity</w:t>
      </w:r>
      <w:proofErr w:type="gramEnd"/>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7E38160F" w:rsidR="002D7B94"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r w:rsidR="000A7D90">
        <w:rPr>
          <w:rFonts w:ascii="Times New Roman" w:hAnsi="Times New Roman" w:cs="Times New Roman"/>
          <w:sz w:val="24"/>
          <w:szCs w:val="24"/>
        </w:rPr>
        <w:t>148</w:t>
      </w:r>
      <w:r>
        <w:rPr>
          <w:rFonts w:ascii="Times New Roman" w:hAnsi="Times New Roman" w:cs="Times New Roman"/>
          <w:sz w:val="24"/>
          <w:szCs w:val="24"/>
        </w:rPr>
        <w:t>; main text = 3</w:t>
      </w:r>
      <w:r w:rsidR="00363C7E">
        <w:rPr>
          <w:rFonts w:ascii="Times New Roman" w:hAnsi="Times New Roman" w:cs="Times New Roman"/>
          <w:sz w:val="24"/>
          <w:szCs w:val="24"/>
        </w:rPr>
        <w:t>369</w:t>
      </w:r>
    </w:p>
    <w:p w14:paraId="3C664BB6" w14:textId="5EE27519"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 5</w:t>
      </w:r>
      <w:r w:rsidR="00363C7E">
        <w:rPr>
          <w:rFonts w:ascii="Times New Roman" w:hAnsi="Times New Roman" w:cs="Times New Roman"/>
          <w:sz w:val="24"/>
          <w:szCs w:val="24"/>
        </w:rPr>
        <w:t>6</w:t>
      </w:r>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 xml:space="preserve">Frank </w:t>
      </w:r>
      <w:proofErr w:type="spellStart"/>
      <w:r>
        <w:rPr>
          <w:rFonts w:ascii="Times New Roman" w:hAnsi="Times New Roman" w:cs="Times New Roman"/>
          <w:kern w:val="0"/>
          <w:sz w:val="24"/>
          <w:szCs w:val="24"/>
          <w:lang w:val="en-GB"/>
        </w:rPr>
        <w:t>Seebacher</w:t>
      </w:r>
      <w:proofErr w:type="spellEnd"/>
      <w:r>
        <w:rPr>
          <w:rFonts w:ascii="Times New Roman" w:hAnsi="Times New Roman" w:cs="Times New Roman"/>
          <w:kern w:val="0"/>
          <w:sz w:val="24"/>
          <w:szCs w:val="24"/>
          <w:lang w:val="en-GB"/>
        </w:rPr>
        <w:t>,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lastRenderedPageBreak/>
        <w:t>Abstract</w:t>
      </w:r>
    </w:p>
    <w:p w14:paraId="104C4DE1" w14:textId="1C896BDD"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xml:space="preserve">. We conducted a quantitative synthesis of 44 studies (212 effect sizes across 40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and that </w:t>
      </w:r>
      <w:r w:rsidRPr="00A634FE">
        <w:rPr>
          <w:rFonts w:ascii="Times New Roman" w:hAnsi="Times New Roman" w:cs="Times New Roman"/>
          <w:sz w:val="24"/>
          <w:szCs w:val="24"/>
        </w:rPr>
        <w:t xml:space="preserve">phenotypic plasticity does not differ between constant and fluctuating thermal environments. We conclude that plasticity and its attendant compensation for thermal variability is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076E2759" w14:textId="60F8AFB1" w:rsidR="0042151F" w:rsidRPr="00A634FE" w:rsidRDefault="00B03D7D"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r w:rsidR="00CB75BF" w:rsidRPr="00CB75BF">
            <w:rPr>
              <w:rFonts w:ascii="Times New Roman" w:eastAsia="Times New Roman" w:hAnsi="Times New Roman" w:cs="Times New Roman"/>
              <w:sz w:val="24"/>
            </w:rPr>
            <w:t>(IPCC 2023)</w:t>
          </w:r>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Angilletta</w:t>
          </w:r>
          <w:proofErr w:type="spellEnd"/>
          <w:r w:rsidR="00CB75BF" w:rsidRPr="00CB75BF">
            <w:rPr>
              <w:rFonts w:ascii="Times New Roman" w:eastAsia="Times New Roman" w:hAnsi="Times New Roman" w:cs="Times New Roman"/>
              <w:sz w:val="24"/>
            </w:rPr>
            <w:t xml:space="preserve"> 2009; Hu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Bozinovic</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w:t>
      </w:r>
      <w:r w:rsidR="0042151F" w:rsidRPr="00A634FE">
        <w:rPr>
          <w:rFonts w:ascii="Times New Roman" w:hAnsi="Times New Roman" w:cs="Times New Roman"/>
          <w:sz w:val="24"/>
          <w:szCs w:val="24"/>
        </w:rPr>
        <w:lastRenderedPageBreak/>
        <w:t xml:space="preserve">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CB75BF" w:rsidRPr="00CB75BF">
            <w:rPr>
              <w:rFonts w:ascii="Times New Roman" w:eastAsia="Times New Roman" w:hAnsi="Times New Roman" w:cs="Times New Roman"/>
              <w:sz w:val="24"/>
            </w:rPr>
            <w:t>(Huey &amp;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CB75BF" w:rsidRPr="00CB75BF">
            <w:rPr>
              <w:rFonts w:ascii="Times New Roman" w:eastAsia="Times New Roman" w:hAnsi="Times New Roman" w:cs="Times New Roman"/>
              <w:sz w:val="24"/>
            </w:rPr>
            <w:t xml:space="preserve">(Denny 2019; 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w:t>
      </w:r>
    </w:p>
    <w:p w14:paraId="7BAB9FE2" w14:textId="6BB3039D" w:rsidR="003C4EA7"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w:t>
      </w:r>
      <w:proofErr w:type="gramStart"/>
      <w:r w:rsidRPr="00A634FE">
        <w:rPr>
          <w:rFonts w:ascii="Times New Roman" w:hAnsi="Times New Roman" w:cs="Times New Roman"/>
          <w:sz w:val="24"/>
          <w:szCs w:val="24"/>
        </w:rPr>
        <w:t>at least partially compensate for changes</w:t>
      </w:r>
      <w:proofErr w:type="gramEnd"/>
      <w:r w:rsidRPr="00A634FE">
        <w:rPr>
          <w:rFonts w:ascii="Times New Roman" w:hAnsi="Times New Roman" w:cs="Times New Roman"/>
          <w:sz w:val="24"/>
          <w:szCs w:val="24"/>
        </w:rPr>
        <w:t xml:space="preserve">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CB75BF" w:rsidRPr="00CB75BF">
            <w:rPr>
              <w:rFonts w:ascii="Times New Roman" w:eastAsia="Times New Roman" w:hAnsi="Times New Roman" w:cs="Times New Roman"/>
              <w:sz w:val="24"/>
            </w:rPr>
            <w:t>(Schulte 2014)</w:t>
          </w:r>
        </w:sdtContent>
      </w:sdt>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20)</w:t>
          </w:r>
        </w:sdtContent>
      </w:sdt>
      <w:r w:rsidR="00B55FE5">
        <w:rPr>
          <w:rFonts w:ascii="Times New Roman" w:hAnsi="Times New Roman" w:cs="Times New Roman"/>
          <w:sz w:val="24"/>
          <w:szCs w:val="24"/>
        </w:rPr>
        <w:t> </w:t>
      </w:r>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Burggren</w:t>
          </w:r>
          <w:proofErr w:type="spellEnd"/>
          <w:r w:rsidR="00CB75BF" w:rsidRPr="00CB75BF">
            <w:rPr>
              <w:rFonts w:ascii="Times New Roman" w:eastAsia="Times New Roman" w:hAnsi="Times New Roman" w:cs="Times New Roman"/>
              <w:sz w:val="24"/>
            </w:rPr>
            <w:t xml:space="preserve"> 2018; </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uderley</w:t>
          </w:r>
          <w:proofErr w:type="spellEnd"/>
          <w:r w:rsidR="00CB75BF" w:rsidRPr="00CB75BF">
            <w:rPr>
              <w:rFonts w:ascii="Times New Roman" w:eastAsia="Times New Roman" w:hAnsi="Times New Roman" w:cs="Times New Roman"/>
              <w:sz w:val="24"/>
            </w:rPr>
            <w:t xml:space="preserve">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12C0150E" w14:textId="47384A09"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luctuating environmental conditions may dampen the capacity for phenotypic plasticity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F87B2D1E6D1EC7429C4B3E18CECA9E50"/>
          </w:placeholder>
        </w:sdtPr>
        <w:sdtContent>
          <w:r w:rsidR="00CB75BF" w:rsidRPr="00CB75BF">
            <w:rPr>
              <w:rFonts w:ascii="Times New Roman" w:eastAsia="Times New Roman" w:hAnsi="Times New Roman" w:cs="Times New Roman"/>
              <w:sz w:val="24"/>
            </w:rPr>
            <w:t xml:space="preserve">(Dowd &amp; Denny 2020; Vázquez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In addition</w:t>
      </w:r>
      <w:r w:rsidR="00B03D7D">
        <w:rPr>
          <w:rFonts w:ascii="Times New Roman" w:hAnsi="Times New Roman" w:cs="Times New Roman"/>
          <w:sz w:val="24"/>
          <w:szCs w:val="24"/>
        </w:rPr>
        <w:t>, 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 Gabriel 2006)</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w:t>
      </w:r>
      <w:r w:rsidR="00B03D7D" w:rsidRPr="00A634FE">
        <w:rPr>
          <w:rFonts w:ascii="Times New Roman" w:hAnsi="Times New Roman" w:cs="Times New Roman"/>
          <w:sz w:val="24"/>
          <w:szCs w:val="24"/>
        </w:rPr>
        <w:lastRenderedPageBreak/>
        <w:t xml:space="preserve">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CB75BF" w:rsidRPr="00CB75BF">
            <w:rPr>
              <w:rFonts w:ascii="Times New Roman" w:eastAsia="Times New Roman" w:hAnsi="Times New Roman" w:cs="Times New Roman"/>
              <w:sz w:val="24"/>
            </w:rPr>
            <w:t xml:space="preserve">(Jacob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B03D7D" w:rsidRPr="00A634FE">
        <w:rPr>
          <w:rFonts w:ascii="Times New Roman" w:hAnsi="Times New Roman" w:cs="Times New Roman"/>
          <w:sz w:val="24"/>
          <w:szCs w:val="24"/>
        </w:rPr>
        <w:t xml:space="preserve">. </w:t>
      </w:r>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CB75BF" w:rsidRPr="00CB75BF">
            <w:rPr>
              <w:rFonts w:ascii="Times New Roman" w:eastAsia="Times New Roman" w:hAnsi="Times New Roman" w:cs="Times New Roman"/>
              <w:sz w:val="24"/>
            </w:rPr>
            <w:t xml:space="preserve">(Dowd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w:t>
      </w:r>
    </w:p>
    <w:p w14:paraId="30DF914E" w14:textId="296B4FF7"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capacity for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42151F" w:rsidRPr="00A634FE">
        <w:rPr>
          <w:rFonts w:ascii="Times New Roman" w:hAnsi="Times New Roman" w:cs="Times New Roman"/>
          <w:sz w:val="24"/>
          <w:szCs w:val="24"/>
        </w:rPr>
        <w:t>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35A62E54"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CB75BF" w:rsidRPr="00CB75BF">
            <w:rPr>
              <w:rFonts w:ascii="Times New Roman" w:eastAsia="Times New Roman" w:hAnsi="Times New Roman" w:cs="Times New Roman"/>
              <w:sz w:val="24"/>
            </w:rPr>
            <w:t xml:space="preserve">(Moh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CB75BF" w:rsidRPr="00CB75BF">
            <w:rPr>
              <w:rFonts w:ascii="Times New Roman" w:eastAsia="Times New Roman" w:hAnsi="Times New Roman" w:cs="Times New Roman"/>
              <w:sz w:val="24"/>
            </w:rPr>
            <w:t xml:space="preserve">(Foo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Systematic Literature Search and Screening</w:t>
      </w:r>
    </w:p>
    <w:p w14:paraId="4C991A78" w14:textId="5A37C055" w:rsidR="0042151F" w:rsidRPr="00A634FE" w:rsidRDefault="008702C5"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CB75BF" w:rsidRPr="00CB75BF">
            <w:rPr>
              <w:rFonts w:ascii="Times New Roman" w:eastAsia="Times New Roman" w:hAnsi="Times New Roman" w:cs="Times New Roman"/>
              <w:sz w:val="24"/>
            </w:rPr>
            <w:t xml:space="preserve">(Morg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w:t>
      </w:r>
      <w:r w:rsidR="00C347C8">
        <w:rPr>
          <w:rFonts w:ascii="Times New Roman" w:hAnsi="Times New Roman" w:cs="Times New Roman"/>
          <w:sz w:val="24"/>
          <w:szCs w:val="24"/>
        </w:rPr>
        <w:t>Table S1</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42151F" w:rsidRPr="00A634FE">
        <w:rPr>
          <w:rFonts w:ascii="Times New Roman" w:hAnsi="Times New Roman" w:cs="Times New Roman"/>
          <w:sz w:val="24"/>
          <w:szCs w:val="24"/>
        </w:rPr>
        <w:t xml:space="preserve">. To limit the search string to temperature treatments ‘thermal’ and ‘temperature’ were added as search terms </w:t>
      </w:r>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8)</w:t>
          </w:r>
        </w:sdtContent>
      </w:sdt>
      <w:r w:rsidR="00681579">
        <w:rPr>
          <w:rFonts w:ascii="Times New Roman" w:hAnsi="Times New Roman" w:cs="Times New Roman"/>
          <w:sz w:val="24"/>
          <w:szCs w:val="24"/>
        </w:rPr>
        <w:t> </w:t>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Pr>
          <w:rFonts w:ascii="Times New Roman" w:hAnsi="Times New Roman" w:cs="Times New Roman"/>
          <w:sz w:val="24"/>
          <w:szCs w:val="24"/>
        </w:rPr>
        <w:t>are given</w:t>
      </w:r>
      <w:r w:rsidR="0042151F" w:rsidRPr="00A634FE">
        <w:rPr>
          <w:rFonts w:ascii="Times New Roman" w:hAnsi="Times New Roman" w:cs="Times New Roman"/>
          <w:sz w:val="24"/>
          <w:szCs w:val="24"/>
        </w:rPr>
        <w:t xml:space="preserve"> in Supplementary Materials </w:t>
      </w:r>
      <w:r w:rsidR="00907D19">
        <w:rPr>
          <w:rFonts w:ascii="Times New Roman" w:hAnsi="Times New Roman" w:cs="Times New Roman"/>
          <w:sz w:val="24"/>
          <w:szCs w:val="24"/>
        </w:rPr>
        <w:t>Search Strings</w:t>
      </w:r>
      <w:r w:rsidR="0042151F" w:rsidRPr="00A634FE">
        <w:rPr>
          <w:rFonts w:ascii="Times New Roman" w:hAnsi="Times New Roman" w:cs="Times New Roman"/>
          <w:sz w:val="24"/>
          <w:szCs w:val="24"/>
        </w:rPr>
        <w:t xml:space="preserve">. </w:t>
      </w:r>
    </w:p>
    <w:p w14:paraId="1B72FDB5" w14:textId="0E243A47"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These searches returned a total of 13,549 unique studies (Supplementary Materials </w:t>
      </w:r>
      <w:r w:rsidR="00842DDD">
        <w:rPr>
          <w:rFonts w:ascii="Times New Roman" w:hAnsi="Times New Roman" w:cs="Times New Roman"/>
          <w:sz w:val="24"/>
          <w:szCs w:val="24"/>
        </w:rPr>
        <w:t>Fig. S1</w:t>
      </w:r>
      <w:r w:rsidRPr="00A634FE">
        <w:rPr>
          <w:rFonts w:ascii="Times New Roman" w:hAnsi="Times New Roman" w:cs="Times New Roman"/>
          <w:sz w:val="24"/>
          <w:szCs w:val="24"/>
        </w:rPr>
        <w:t xml:space="preserve">). </w:t>
      </w:r>
      <w:r w:rsidR="00842DDD">
        <w:rPr>
          <w:rFonts w:ascii="Times New Roman" w:hAnsi="Times New Roman" w:cs="Times New Roman"/>
          <w:sz w:val="24"/>
          <w:szCs w:val="24"/>
        </w:rPr>
        <w:t>Of these, we identified a</w:t>
      </w:r>
      <w:r w:rsidRPr="00A634FE">
        <w:rPr>
          <w:rFonts w:ascii="Times New Roman" w:hAnsi="Times New Roman" w:cs="Times New Roman"/>
          <w:sz w:val="24"/>
          <w:szCs w:val="24"/>
        </w:rPr>
        <w:t xml:space="preserve"> total of 57 studies that were</w:t>
      </w:r>
      <w:r w:rsidR="00842DDD">
        <w:rPr>
          <w:rFonts w:ascii="Times New Roman" w:hAnsi="Times New Roman" w:cs="Times New Roman"/>
          <w:sz w:val="24"/>
          <w:szCs w:val="24"/>
        </w:rPr>
        <w:t xml:space="preserve"> written</w:t>
      </w:r>
      <w:r w:rsidRPr="00A634FE">
        <w:rPr>
          <w:rFonts w:ascii="Times New Roman" w:hAnsi="Times New Roman" w:cs="Times New Roman"/>
          <w:sz w:val="24"/>
          <w:szCs w:val="24"/>
        </w:rPr>
        <w:t xml:space="preserve"> in English and experimentally compared </w:t>
      </w:r>
      <w:r w:rsidR="0090482A">
        <w:rPr>
          <w:rFonts w:ascii="Times New Roman" w:hAnsi="Times New Roman" w:cs="Times New Roman"/>
          <w:sz w:val="24"/>
          <w:szCs w:val="24"/>
        </w:rPr>
        <w:t>plastic responses in both</w:t>
      </w:r>
      <w:r w:rsidRPr="00A634FE">
        <w:rPr>
          <w:rFonts w:ascii="Times New Roman" w:hAnsi="Times New Roman" w:cs="Times New Roman"/>
          <w:sz w:val="24"/>
          <w:szCs w:val="24"/>
        </w:rPr>
        <w:t xml:space="preserve"> constant and fluctuating temperature treatments</w:t>
      </w:r>
      <w:r w:rsidR="00200F41">
        <w:rPr>
          <w:rFonts w:ascii="Times New Roman" w:hAnsi="Times New Roman" w:cs="Times New Roman"/>
          <w:sz w:val="24"/>
          <w:szCs w:val="24"/>
        </w:rPr>
        <w:t xml:space="preserve"> </w:t>
      </w:r>
      <w:r w:rsidR="00842DDD">
        <w:rPr>
          <w:rFonts w:ascii="Times New Roman" w:hAnsi="Times New Roman" w:cs="Times New Roman"/>
          <w:sz w:val="24"/>
          <w:szCs w:val="24"/>
        </w:rPr>
        <w:t xml:space="preserve">in </w:t>
      </w:r>
      <w:r w:rsidRPr="00A634FE">
        <w:rPr>
          <w:rFonts w:ascii="Times New Roman" w:hAnsi="Times New Roman" w:cs="Times New Roman"/>
          <w:sz w:val="24"/>
          <w:szCs w:val="24"/>
        </w:rPr>
        <w:t xml:space="preserve">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w:t>
      </w:r>
      <w:r w:rsidR="00842DDD">
        <w:rPr>
          <w:rFonts w:ascii="Times New Roman" w:hAnsi="Times New Roman" w:cs="Times New Roman"/>
          <w:sz w:val="24"/>
          <w:szCs w:val="24"/>
        </w:rPr>
        <w:t>O</w:t>
      </w:r>
      <w:r w:rsidRPr="00A634FE">
        <w:rPr>
          <w:rFonts w:ascii="Times New Roman" w:hAnsi="Times New Roman" w:cs="Times New Roman"/>
          <w:sz w:val="24"/>
          <w:szCs w:val="24"/>
        </w:rPr>
        <w:t>ne species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Ouzzani</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30F8A932" w:rsidR="0042151F" w:rsidRDefault="000B0220"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studies included in the analysis had at least four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Seebache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Seebache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CB75BF" w:rsidRPr="00CB75BF">
            <w:rPr>
              <w:rFonts w:ascii="Times New Roman" w:eastAsia="Times New Roman" w:hAnsi="Times New Roman" w:cs="Times New Roman"/>
              <w:sz w:val="24"/>
            </w:rPr>
            <w:t xml:space="preserve">(Pick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 xml:space="preserve">biological replicates as the sample size. </w:t>
      </w:r>
    </w:p>
    <w:p w14:paraId="0C4FB3A2" w14:textId="2B2BC94D"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Raynal</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lastRenderedPageBreak/>
        <w:t>Data Processing and Transformations</w:t>
      </w:r>
    </w:p>
    <w:p w14:paraId="3282319D" w14:textId="1A4E6B1D"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CB75BF" w:rsidRPr="00CB75BF">
            <w:rPr>
              <w:rFonts w:ascii="Times New Roman" w:eastAsia="Times New Roman" w:hAnsi="Times New Roman" w:cs="Times New Roman"/>
              <w:sz w:val="24"/>
            </w:rPr>
            <w:t>(Quinn &amp;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CB75BF" w:rsidRPr="00CB75BF">
            <w:rPr>
              <w:rFonts w:ascii="Times New Roman" w:eastAsia="Times New Roman" w:hAnsi="Times New Roman" w:cs="Times New Roman"/>
              <w:sz w:val="24"/>
            </w:rPr>
            <w:t xml:space="preserve">(Macartne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48779C16"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CB75BF" w:rsidRPr="00CB75BF">
            <w:rPr>
              <w:rFonts w:ascii="Times New Roman" w:eastAsia="Times New Roman" w:hAnsi="Times New Roman" w:cs="Times New Roman"/>
              <w:sz w:val="24"/>
            </w:rPr>
            <w:t xml:space="preserve">(Higgins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0D0BA9F"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2FB14616"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lastRenderedPageBreak/>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Michonneau</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3E7F2B66" w:rsidR="00F8622D" w:rsidRPr="00835872" w:rsidRDefault="00BE16FA" w:rsidP="002441BC">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sidR="000D2563">
        <w:rPr>
          <w:rFonts w:ascii="Times New Roman" w:eastAsiaTheme="minorEastAsia" w:hAnsi="Times New Roman" w:cs="Times New Roman"/>
          <w:sz w:val="24"/>
          <w:szCs w:val="24"/>
        </w:rPr>
        <w:t xml:space="preserve">developed and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capacity for phenotypic plasticity.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Potti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w:t>
      </w:r>
      <w:r w:rsidR="000D2563">
        <w:rPr>
          <w:rFonts w:ascii="Times New Roman" w:eastAsiaTheme="minorEastAsia" w:hAnsi="Times New Roman" w:cs="Times New Roman"/>
          <w:sz w:val="24"/>
          <w:szCs w:val="24"/>
        </w:rPr>
        <w:t>difference</w:t>
      </w:r>
      <w:r w:rsidR="0042151F" w:rsidRPr="00A634FE">
        <w:rPr>
          <w:rFonts w:ascii="Times New Roman" w:eastAsiaTheme="minorEastAsia" w:hAnsi="Times New Roman" w:cs="Times New Roman"/>
          <w:sz w:val="24"/>
          <w:szCs w:val="24"/>
        </w:rPr>
        <w:t xml:space="preserve"> 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2441BC">
      <w:pPr>
        <w:spacing w:line="480" w:lineRule="auto"/>
        <w:rPr>
          <w:rFonts w:eastAsiaTheme="minorEastAsia"/>
          <w:sz w:val="24"/>
          <w:szCs w:val="24"/>
        </w:rPr>
      </w:pPr>
    </w:p>
    <w:p w14:paraId="1ED1B1A6" w14:textId="2222EADB" w:rsidR="0042151F" w:rsidRDefault="0042151F" w:rsidP="002441BC">
      <w:pPr>
        <w:spacing w:after="0" w:line="48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sidR="005C18C9">
        <w:rPr>
          <w:rFonts w:ascii="Times New Roman" w:eastAsiaTheme="minorEastAsia" w:hAnsi="Times New Roman" w:cs="Times New Roman"/>
          <w:sz w:val="24"/>
          <w:szCs w:val="24"/>
        </w:rPr>
        <w:t>Note that Equation 8 assumes that constant and fluctuating treatments are independent.</w:t>
      </w:r>
    </w:p>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74D42B1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CB75BF" w:rsidRPr="00CB75BF">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hyperlink r:id="rId9" w:history="1">
        <w:r w:rsidR="0042151F" w:rsidRPr="00402514">
          <w:rPr>
            <w:rStyle w:val="Hyperlink"/>
            <w:rFonts w:ascii="Times New Roman" w:eastAsiaTheme="minorEastAsia" w:hAnsi="Times New Roman" w:cs="Times New Roman"/>
            <w:sz w:val="24"/>
            <w:szCs w:val="24"/>
          </w:rPr>
          <w:t>https://github.com/ClaytonStocker/Plasticity_Fluctuation_Meta</w:t>
        </w:r>
      </w:hyperlink>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2</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CB75BF" w:rsidRPr="00CB75BF">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3)</w:t>
          </w:r>
        </w:sdtContent>
      </w:sdt>
      <w:r w:rsidR="00B35DBF">
        <w:rPr>
          <w:rFonts w:ascii="Times New Roman" w:eastAsiaTheme="minorEastAsia" w:hAnsi="Times New Roman" w:cs="Times New Roman"/>
          <w:sz w:val="24"/>
          <w:szCs w:val="24"/>
        </w:rPr>
        <w:t>, which also provide 95% prediction intervals</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030FCC3F"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CB75BF" w:rsidRPr="00CB75BF">
            <w:rPr>
              <w:rFonts w:ascii="Times New Roman" w:eastAsia="Times New Roman" w:hAnsi="Times New Roman" w:cs="Times New Roman"/>
              <w:sz w:val="24"/>
            </w:rPr>
            <w:t xml:space="preserve">(Nobl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w:t>
      </w:r>
    </w:p>
    <w:p w14:paraId="4EFC4CD6" w14:textId="33B58AE9"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CB75BF" w:rsidRPr="00CB75BF">
            <w:rPr>
              <w:rFonts w:ascii="Times New Roman" w:eastAsia="Times New Roman" w:hAnsi="Times New Roman" w:cs="Times New Roman"/>
              <w:sz w:val="24"/>
            </w:rPr>
            <w:t xml:space="preserve">(Paradis &amp; </w:t>
          </w:r>
          <w:proofErr w:type="spellStart"/>
          <w:r w:rsidR="00CB75BF" w:rsidRPr="00CB75BF">
            <w:rPr>
              <w:rFonts w:ascii="Times New Roman" w:eastAsia="Times New Roman" w:hAnsi="Times New Roman" w:cs="Times New Roman"/>
              <w:sz w:val="24"/>
            </w:rPr>
            <w:t>Schliep</w:t>
          </w:r>
          <w:proofErr w:type="spellEnd"/>
          <w:r w:rsidR="00CB75BF" w:rsidRPr="00CB75BF">
            <w:rPr>
              <w:rFonts w:ascii="Times New Roman" w:eastAsia="Times New Roman" w:hAnsi="Times New Roman" w:cs="Times New Roman"/>
              <w:sz w:val="24"/>
            </w:rPr>
            <w:t xml:space="preserve">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rafen</w:t>
          </w:r>
          <w:proofErr w:type="spellEnd"/>
          <w:r w:rsidR="00CB75BF" w:rsidRPr="00CB75BF">
            <w:rPr>
              <w:rFonts w:ascii="Times New Roman" w:eastAsia="Times New Roman" w:hAnsi="Times New Roman" w:cs="Times New Roman"/>
              <w:sz w:val="24"/>
            </w:rPr>
            <w:t xml:space="preserve">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Cina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CB75BF" w:rsidRPr="00CB75BF">
            <w:rPr>
              <w:rFonts w:ascii="Times New Roman" w:eastAsia="Times New Roman" w:hAnsi="Times New Roman" w:cs="Times New Roman"/>
              <w:sz w:val="24"/>
            </w:rPr>
            <w:t>(Nakagawa &amp;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55D06284"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Viechtbauer</w:t>
          </w:r>
          <w:proofErr w:type="spellEnd"/>
          <w:r w:rsidR="00CB75BF" w:rsidRPr="00CB75BF">
            <w:rPr>
              <w:rFonts w:ascii="Times New Roman" w:eastAsia="Times New Roman" w:hAnsi="Times New Roman" w:cs="Times New Roman"/>
              <w:sz w:val="24"/>
            </w:rPr>
            <w:t xml:space="preserve"> 2010)</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The total heterogeneity statistic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otal</w:t>
      </w:r>
      <w:r w:rsidR="001F5D12" w:rsidRPr="00402514">
        <w:rPr>
          <w:rFonts w:ascii="Times New Roman" w:eastAsiaTheme="minorEastAsia" w:hAnsi="Times New Roman" w:cs="Times New Roman"/>
          <w:sz w:val="24"/>
          <w:szCs w:val="24"/>
        </w:rPr>
        <w:t xml:space="preserve">) and partitions corresponding to </w:t>
      </w:r>
      <w:r w:rsidR="001F5D12">
        <w:rPr>
          <w:rFonts w:ascii="Times New Roman" w:eastAsiaTheme="minorEastAsia" w:hAnsi="Times New Roman" w:cs="Times New Roman"/>
          <w:sz w:val="24"/>
          <w:szCs w:val="24"/>
        </w:rPr>
        <w:t xml:space="preserve">each of </w:t>
      </w:r>
      <w:r w:rsidR="001F5D12" w:rsidRPr="00402514">
        <w:rPr>
          <w:rFonts w:ascii="Times New Roman" w:eastAsiaTheme="minorEastAsia" w:hAnsi="Times New Roman" w:cs="Times New Roman"/>
          <w:sz w:val="24"/>
          <w:szCs w:val="24"/>
        </w:rPr>
        <w:t>the random effects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Animal</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Obs</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Phylo</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Species</w:t>
      </w:r>
      <w:r w:rsidR="001F5D12" w:rsidRPr="00402514">
        <w:rPr>
          <w:rFonts w:ascii="Times New Roman" w:eastAsiaTheme="minorEastAsia" w:hAnsi="Times New Roman" w:cs="Times New Roman"/>
          <w:sz w:val="24"/>
          <w:szCs w:val="24"/>
          <w:vertAlign w:val="subscript"/>
        </w:rPr>
        <w:t>,</w:t>
      </w:r>
      <w:r w:rsidR="001F5D12"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Study</w:t>
      </w:r>
      <w:r w:rsidR="001F5D12" w:rsidRPr="00402514">
        <w:rPr>
          <w:rFonts w:ascii="Times New Roman" w:eastAsiaTheme="minorEastAsia" w:hAnsi="Times New Roman" w:cs="Times New Roman"/>
          <w:sz w:val="24"/>
          <w:szCs w:val="24"/>
        </w:rPr>
        <w:t>, and</w:t>
      </w:r>
      <w:r w:rsidR="001F5D12" w:rsidRPr="00402514">
        <w:rPr>
          <w:rFonts w:ascii="Times New Roman" w:eastAsiaTheme="minorEastAsia" w:hAnsi="Times New Roman" w:cs="Times New Roman"/>
          <w:i/>
          <w:iCs/>
          <w:sz w:val="24"/>
          <w:szCs w:val="24"/>
        </w:rPr>
        <w:t xml:space="preserve"> 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rait</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 to quantify unexplained variation after removing the known sampling variance</w:t>
      </w:r>
      <w:r w:rsidR="001F5D12">
        <w:rPr>
          <w:rFonts w:ascii="Times New Roman" w:eastAsiaTheme="minorEastAsia" w:hAnsi="Times New Roman" w:cs="Times New Roman"/>
          <w:sz w:val="24"/>
          <w:szCs w:val="24"/>
        </w:rPr>
        <w:t xml:space="preserve"> and proportional variance resulting from each level of stratification.</w:t>
      </w:r>
      <w:r w:rsidR="001F5D12" w:rsidRPr="00402514">
        <w:rPr>
          <w:rFonts w:ascii="Times New Roman" w:eastAsiaTheme="minorEastAsia" w:hAnsi="Times New Roman" w:cs="Times New Roman"/>
          <w:sz w:val="24"/>
          <w:szCs w:val="24"/>
        </w:rPr>
        <w:t xml:space="preserve"> It is common to achieve an </w:t>
      </w:r>
      <w:r w:rsidR="001F5D12" w:rsidRPr="00402514">
        <w:rPr>
          <w:rFonts w:ascii="Times New Roman" w:eastAsiaTheme="minorEastAsia" w:hAnsi="Times New Roman" w:cs="Times New Roman"/>
          <w:i/>
          <w:iCs/>
          <w:sz w:val="24"/>
          <w:szCs w:val="24"/>
        </w:rPr>
        <w:t>I</w:t>
      </w:r>
      <w:r w:rsidR="001F5D12" w:rsidRPr="00402514">
        <w:rPr>
          <w:rFonts w:ascii="Times New Roman" w:eastAsiaTheme="minorEastAsia" w:hAnsi="Times New Roman" w:cs="Times New Roman"/>
          <w:i/>
          <w:iCs/>
          <w:sz w:val="24"/>
          <w:szCs w:val="24"/>
          <w:vertAlign w:val="superscript"/>
        </w:rPr>
        <w:t>2</w:t>
      </w:r>
      <w:r w:rsidR="001F5D12" w:rsidRPr="00402514">
        <w:rPr>
          <w:rFonts w:ascii="Times New Roman" w:eastAsiaTheme="minorEastAsia" w:hAnsi="Times New Roman" w:cs="Times New Roman"/>
          <w:i/>
          <w:iCs/>
          <w:sz w:val="24"/>
          <w:szCs w:val="24"/>
          <w:vertAlign w:val="subscript"/>
        </w:rPr>
        <w:t>Total</w:t>
      </w:r>
      <w:r w:rsidR="001F5D12" w:rsidRPr="00402514">
        <w:rPr>
          <w:rFonts w:ascii="Times New Roman" w:eastAsiaTheme="minorEastAsia" w:hAnsi="Times New Roman" w:cs="Times New Roman"/>
          <w:sz w:val="24"/>
          <w:szCs w:val="24"/>
        </w:rPr>
        <w:t xml:space="preserve"> greater than 90% in multispecies meta-analyses</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r w:rsidR="00CB75BF" w:rsidRPr="00CB75BF">
            <w:rPr>
              <w:rFonts w:ascii="Times New Roman" w:eastAsia="Times New Roman" w:hAnsi="Times New Roman" w:cs="Times New Roman"/>
              <w:sz w:val="24"/>
            </w:rPr>
            <w:t xml:space="preserve">(Senio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lastRenderedPageBreak/>
        <w:t>Meta-regression Models</w:t>
      </w:r>
    </w:p>
    <w:p w14:paraId="095D9E62" w14:textId="08D4708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r w:rsidR="00CB75BF" w:rsidRPr="00CB75BF">
            <w:rPr>
              <w:rFonts w:ascii="Times New Roman" w:eastAsia="Times New Roman" w:hAnsi="Times New Roman" w:cs="Times New Roman"/>
              <w:sz w:val="24"/>
            </w:rPr>
            <w:t xml:space="preserve">(O’De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Pr="00402514">
        <w:rPr>
          <w:rFonts w:ascii="Times New Roman" w:eastAsiaTheme="minorEastAsia" w:hAnsi="Times New Roman" w:cs="Times New Roman"/>
          <w:sz w:val="24"/>
          <w:szCs w:val="24"/>
        </w:rPr>
        <w:t xml:space="preserve">. We analysed the amplitude of fluctuations, and the number of fluctuations (treatment exposure duration/period of fluctuations; range = 4 – 546 fluctuations) as continuous moderators.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E140534"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CB75BF" w:rsidRPr="00CB75BF">
            <w:rPr>
              <w:rFonts w:ascii="Times New Roman" w:eastAsia="Times New Roman" w:hAnsi="Times New Roman" w:cs="Times New Roman"/>
              <w:sz w:val="24"/>
            </w:rPr>
            <w:t xml:space="preserve">(Stern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5)</w:t>
          </w:r>
        </w:sdtContent>
      </w:sdt>
      <w:r w:rsidRPr="00402514">
        <w:rPr>
          <w:rFonts w:ascii="Times New Roman" w:eastAsiaTheme="minorEastAsia" w:hAnsi="Times New Roman" w:cs="Times New Roman"/>
          <w:sz w:val="24"/>
          <w:szCs w:val="24"/>
        </w:rPr>
        <w:t xml:space="preserve">. Secondly, our overall MLMA model was then altered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a)</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33027990"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w:t>
      </w:r>
      <w:r w:rsidRPr="00402514">
        <w:rPr>
          <w:rFonts w:ascii="Times New Roman" w:eastAsiaTheme="minorEastAsia" w:hAnsi="Times New Roman" w:cs="Times New Roman"/>
          <w:sz w:val="24"/>
          <w:szCs w:val="24"/>
        </w:rPr>
        <w:lastRenderedPageBreak/>
        <w:t xml:space="preserve">sensitivity analysis (using the function </w:t>
      </w:r>
      <w:proofErr w:type="spellStart"/>
      <w:r w:rsidRPr="00402514">
        <w:rPr>
          <w:rFonts w:ascii="Times New Roman" w:eastAsiaTheme="minorEastAsia" w:hAnsi="Times New Roman" w:cs="Times New Roman"/>
          <w:i/>
          <w:iCs/>
          <w:sz w:val="24"/>
          <w:szCs w:val="24"/>
        </w:rPr>
        <w:t>cooks.distance</w:t>
      </w:r>
      <w:proofErr w:type="spell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r w:rsidR="00CB75BF" w:rsidRPr="00CB75BF">
            <w:rPr>
              <w:rFonts w:ascii="Times New Roman" w:eastAsia="Times New Roman" w:hAnsi="Times New Roman" w:cs="Times New Roman"/>
              <w:sz w:val="24"/>
            </w:rPr>
            <w:t xml:space="preserve">(Nakagawa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b)</w:t>
          </w:r>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18838AA9"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4F7C9490"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 xml:space="preserve">etween study </w:t>
      </w:r>
      <w:r w:rsidR="0026760B">
        <w:rPr>
          <w:rFonts w:ascii="Times New Roman" w:eastAsiaTheme="minorEastAsia" w:hAnsi="Times New Roman" w:cs="Times New Roman"/>
          <w:sz w:val="24"/>
          <w:szCs w:val="24"/>
        </w:rPr>
        <w:t>(~</w:t>
      </w:r>
      <w:r w:rsidR="00200B6D">
        <w:rPr>
          <w:rFonts w:ascii="Times New Roman" w:eastAsiaTheme="minorEastAsia" w:hAnsi="Times New Roman" w:cs="Times New Roman"/>
          <w:sz w:val="24"/>
          <w:szCs w:val="24"/>
        </w:rPr>
        <w:t>38</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 xml:space="preserve">Little between 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phylogeny and species both 0% - 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3</w:t>
      </w:r>
      <w:r w:rsidR="00BB26DB" w:rsidRPr="00402514">
        <w:rPr>
          <w:rFonts w:ascii="Times New Roman" w:eastAsiaTheme="minorEastAsia" w:hAnsi="Times New Roman" w:cs="Times New Roman"/>
          <w:sz w:val="24"/>
          <w:szCs w:val="24"/>
        </w:rPr>
        <w:t xml:space="preserve">). </w:t>
      </w:r>
    </w:p>
    <w:p w14:paraId="3F8A3373" w14:textId="473E8DE4"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but small effects were observed for specific trait categories where enough data existed (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lastRenderedPageBreak/>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9072A5">
        <w:rPr>
          <w:rFonts w:ascii="Times New Roman" w:hAnsi="Times New Roman" w:cs="Times New Roman"/>
          <w:sz w:val="24"/>
          <w:szCs w:val="24"/>
        </w:rPr>
        <w:t>7</w:t>
      </w:r>
      <w:r>
        <w:rPr>
          <w:rFonts w:ascii="Times New Roman" w:hAnsi="Times New Roman" w:cs="Times New Roman"/>
          <w:sz w:val="24"/>
          <w:szCs w:val="24"/>
        </w:rPr>
        <w:t xml:space="preserve">). In each case, however, effect size magnitude was small despite being significant (0.97-1.57% chang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3-S12)</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609FE69F" w14:textId="361D623E" w:rsidR="00510AA2" w:rsidRPr="00402514" w:rsidRDefault="00E56D9B"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Our findings were remarkably consistent across species with low species-level heterogeneity in effects. </w:t>
      </w: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ere</w:t>
      </w:r>
      <w:r>
        <w:rPr>
          <w:rFonts w:ascii="Times New Roman" w:hAnsi="Times New Roman" w:cs="Times New Roman"/>
          <w:sz w:val="24"/>
          <w:szCs w:val="24"/>
        </w:rPr>
        <w:t xml:space="preserve"> also in strong</w:t>
      </w:r>
      <w:r w:rsidRPr="00402514">
        <w:rPr>
          <w:rFonts w:ascii="Times New Roman" w:hAnsi="Times New Roman" w:cs="Times New Roman"/>
          <w:sz w:val="24"/>
          <w:szCs w:val="24"/>
        </w:rPr>
        <w:t xml:space="preserve"> agreement that the capacity for phenotypic plasticity remains unaltered by thermal variability. </w:t>
      </w:r>
      <w:r w:rsidR="00815E50">
        <w:rPr>
          <w:rFonts w:ascii="Times New Roman" w:hAnsi="Times New Roman" w:cs="Times New Roman"/>
          <w:sz w:val="24"/>
          <w:szCs w:val="24"/>
        </w:rPr>
        <w:t>We saw differences in plasticity between constant and fluctuating temperatures in o</w:t>
      </w:r>
      <w:r>
        <w:rPr>
          <w:rFonts w:ascii="Times New Roman" w:hAnsi="Times New Roman" w:cs="Times New Roman"/>
          <w:sz w:val="24"/>
          <w:szCs w:val="24"/>
        </w:rPr>
        <w:t xml:space="preserve">nly two specific trait categories, development time and body mass, </w:t>
      </w:r>
      <w:r w:rsidR="00815E50">
        <w:rPr>
          <w:rFonts w:ascii="Times New Roman" w:hAnsi="Times New Roman" w:cs="Times New Roman"/>
          <w:sz w:val="24"/>
          <w:szCs w:val="24"/>
        </w:rPr>
        <w:t>and</w:t>
      </w:r>
      <w:r>
        <w:rPr>
          <w:rFonts w:ascii="Times New Roman" w:hAnsi="Times New Roman" w:cs="Times New Roman"/>
          <w:sz w:val="24"/>
          <w:szCs w:val="24"/>
        </w:rPr>
        <w:t xml:space="preserve"> these effects were small. </w:t>
      </w:r>
      <w:r w:rsidR="00510AA2" w:rsidRPr="00402514">
        <w:rPr>
          <w:rFonts w:ascii="Times New Roman" w:hAnsi="Times New Roman" w:cs="Times New Roman"/>
          <w:sz w:val="24"/>
          <w:szCs w:val="24"/>
        </w:rPr>
        <w:t>The 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 </w:t>
      </w:r>
    </w:p>
    <w:p w14:paraId="715F4198" w14:textId="2CCBB21D"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Loughland</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CB75BF" w:rsidRPr="00CB75BF">
            <w:rPr>
              <w:rFonts w:ascii="Times New Roman" w:eastAsia="Times New Roman" w:hAnsi="Times New Roman" w:cs="Times New Roman"/>
              <w:sz w:val="24"/>
            </w:rPr>
            <w:t xml:space="preserve">(Beaman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w:t>
      </w:r>
      <w:r w:rsidR="001003CC" w:rsidRPr="00402514">
        <w:rPr>
          <w:rFonts w:ascii="Times New Roman" w:hAnsi="Times New Roman" w:cs="Times New Roman"/>
          <w:sz w:val="24"/>
          <w:szCs w:val="24"/>
        </w:rPr>
        <w:lastRenderedPageBreak/>
        <w:t xml:space="preserve">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Pfab</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CB75BF" w:rsidRPr="00CB75BF">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Ghalambor</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0E7119">
        <w:rPr>
          <w:rFonts w:ascii="Times New Roman" w:hAnsi="Times New Roman" w:cs="Times New Roman"/>
          <w:sz w:val="24"/>
          <w:szCs w:val="24"/>
        </w:rPr>
        <w:t>short-term variability 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es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conclude that plastic responses are driven by longer-term mean temperatures.</w:t>
      </w:r>
    </w:p>
    <w:p w14:paraId="1F21EE99" w14:textId="092B6DCD"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CB75BF" w:rsidRPr="00CB75BF">
            <w:rPr>
              <w:rFonts w:ascii="Times New Roman" w:eastAsia="Times New Roman" w:hAnsi="Times New Roman" w:cs="Times New Roman"/>
              <w:sz w:val="24"/>
            </w:rPr>
            <w:t xml:space="preserve">(O’Conno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9; Zimm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CB75BF" w:rsidRPr="00CB75BF">
            <w:rPr>
              <w:rFonts w:ascii="Times New Roman" w:eastAsia="Times New Roman" w:hAnsi="Times New Roman" w:cs="Times New Roman"/>
              <w:sz w:val="24"/>
            </w:rPr>
            <w:t xml:space="preserve">(Marshall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CB75BF" w:rsidRPr="00CB75BF">
            <w:rPr>
              <w:rFonts w:ascii="Times New Roman" w:eastAsia="Times New Roman" w:hAnsi="Times New Roman" w:cs="Times New Roman"/>
              <w:sz w:val="24"/>
            </w:rPr>
            <w:t>(Lattin &amp;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CB75BF" w:rsidRPr="00CB75BF">
            <w:rPr>
              <w:rFonts w:ascii="Times New Roman" w:eastAsia="Times New Roman" w:hAnsi="Times New Roman" w:cs="Times New Roman"/>
              <w:sz w:val="24"/>
            </w:rPr>
            <w:t xml:space="preserve">(Leung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0)</w:t>
          </w:r>
        </w:sdtContent>
      </w:sdt>
      <w:r w:rsidR="00510AA2" w:rsidRPr="00402514">
        <w:rPr>
          <w:rFonts w:ascii="Times New Roman" w:hAnsi="Times New Roman" w:cs="Times New Roman"/>
          <w:sz w:val="24"/>
          <w:szCs w:val="24"/>
        </w:rPr>
        <w:t xml:space="preserve">. </w:t>
      </w:r>
    </w:p>
    <w:p w14:paraId="6803DEE7" w14:textId="4FD04F01"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CB75BF" w:rsidRPr="00CB75BF">
            <w:rPr>
              <w:rFonts w:ascii="Times New Roman" w:eastAsia="Times New Roman" w:hAnsi="Times New Roman" w:cs="Times New Roman"/>
              <w:sz w:val="24"/>
            </w:rPr>
            <w:t>(</w:t>
          </w:r>
          <w:proofErr w:type="spellStart"/>
          <w:r w:rsidR="00CB75BF" w:rsidRPr="00CB75BF">
            <w:rPr>
              <w:rFonts w:ascii="Times New Roman" w:eastAsia="Times New Roman" w:hAnsi="Times New Roman" w:cs="Times New Roman"/>
              <w:sz w:val="24"/>
            </w:rPr>
            <w:t>Raynal</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 Stocker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4; </w:t>
          </w:r>
          <w:proofErr w:type="spellStart"/>
          <w:r w:rsidR="00CB75BF" w:rsidRPr="00CB75BF">
            <w:rPr>
              <w:rFonts w:ascii="Times New Roman" w:eastAsia="Times New Roman" w:hAnsi="Times New Roman" w:cs="Times New Roman"/>
              <w:sz w:val="24"/>
            </w:rPr>
            <w:t>Stoks</w:t>
          </w:r>
          <w:proofErr w:type="spellEnd"/>
          <w:r w:rsidR="00CB75BF" w:rsidRPr="00CB75BF">
            <w:rPr>
              <w:rFonts w:ascii="Times New Roman" w:eastAsia="Times New Roman" w:hAnsi="Times New Roman" w:cs="Times New Roman"/>
              <w:sz w:val="24"/>
            </w:rPr>
            <w:t xml:space="preserve">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t>
      </w:r>
      <w:r w:rsidR="00C87E03">
        <w:rPr>
          <w:rFonts w:ascii="Times New Roman" w:hAnsi="Times New Roman" w:cs="Times New Roman"/>
          <w:sz w:val="24"/>
          <w:szCs w:val="24"/>
        </w:rPr>
        <w:lastRenderedPageBreak/>
        <w:t xml:space="preserve">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CB75BF" w:rsidRPr="00CB75BF">
            <w:rPr>
              <w:rFonts w:ascii="Times New Roman" w:eastAsia="Times New Roman" w:hAnsi="Times New Roman" w:cs="Times New Roman"/>
              <w:sz w:val="24"/>
            </w:rPr>
            <w:t xml:space="preserve">(Murray </w:t>
          </w:r>
          <w:r w:rsidR="00CB75BF" w:rsidRPr="00CB75BF">
            <w:rPr>
              <w:rFonts w:ascii="Times New Roman" w:eastAsia="Times New Roman" w:hAnsi="Times New Roman" w:cs="Times New Roman"/>
              <w:i/>
              <w:iCs/>
              <w:sz w:val="24"/>
            </w:rPr>
            <w:t>et al.</w:t>
          </w:r>
          <w:r w:rsidR="00CB75BF" w:rsidRPr="00CB75BF">
            <w:rPr>
              <w:rFonts w:ascii="Times New Roman" w:eastAsia="Times New Roman" w:hAnsi="Times New Roman" w:cs="Times New Roman"/>
              <w:sz w:val="24"/>
            </w:rPr>
            <w:t xml:space="preserve">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Our conclusions pertain to phenotypic plasticity within the lifetime of an organism (acclimation and developmental plasticity)</w:t>
      </w:r>
      <w:r w:rsidR="009D4B2F">
        <w:rPr>
          <w:rFonts w:ascii="Times New Roman" w:hAnsi="Times New Roman" w:cs="Times New Roman"/>
          <w:sz w:val="24"/>
          <w:szCs w:val="24"/>
        </w:rPr>
        <w:t>.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C8E8886"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FS was supported by Australian research council Discovery Grant DP250101953</w:t>
      </w:r>
      <w:r w:rsidR="003B23B9">
        <w:rPr>
          <w:rFonts w:ascii="Times New Roman" w:hAnsi="Times New Roman" w:cs="Times New Roman"/>
          <w:sz w:val="24"/>
          <w:szCs w:val="24"/>
        </w:rPr>
        <w:t>. DWAN was supported by an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50823609" w14:textId="6CBDBACF" w:rsidR="00CB75BF" w:rsidRPr="00CB75BF" w:rsidRDefault="00CB75BF" w:rsidP="002441BC">
          <w:pPr>
            <w:spacing w:after="0" w:line="480" w:lineRule="auto"/>
            <w:ind w:left="340" w:hanging="340"/>
            <w:divId w:val="1295335171"/>
            <w:rPr>
              <w:rFonts w:ascii="Times New Roman" w:eastAsia="Times New Roman" w:hAnsi="Times New Roman" w:cs="Times New Roman"/>
              <w:sz w:val="24"/>
              <w:szCs w:val="24"/>
            </w:rPr>
          </w:pPr>
          <w:proofErr w:type="spellStart"/>
          <w:r w:rsidRPr="00CB75BF">
            <w:rPr>
              <w:rFonts w:ascii="Times New Roman" w:hAnsi="Times New Roman" w:cs="Times New Roman"/>
              <w:sz w:val="24"/>
              <w:szCs w:val="24"/>
            </w:rPr>
            <w:t>Angilletta</w:t>
          </w:r>
          <w:proofErr w:type="spellEnd"/>
          <w:r w:rsidRPr="00CB75BF">
            <w:rPr>
              <w:rFonts w:ascii="Times New Roman" w:hAnsi="Times New Roman" w:cs="Times New Roman"/>
              <w:sz w:val="24"/>
              <w:szCs w:val="24"/>
            </w:rPr>
            <w:t xml:space="preserve">, M.J. (2009). </w:t>
          </w:r>
          <w:r w:rsidRPr="00CB75BF">
            <w:rPr>
              <w:rFonts w:ascii="Times New Roman" w:hAnsi="Times New Roman" w:cs="Times New Roman"/>
              <w:i/>
              <w:iCs/>
              <w:sz w:val="24"/>
              <w:szCs w:val="24"/>
            </w:rPr>
            <w:t xml:space="preserve">Thermal adaptation: A theoretical and empirical synthesis. </w:t>
          </w:r>
          <w:r w:rsidRPr="00CB75BF">
            <w:rPr>
              <w:rFonts w:ascii="Times New Roman" w:hAnsi="Times New Roman" w:cs="Times New Roman"/>
              <w:sz w:val="24"/>
              <w:szCs w:val="24"/>
            </w:rPr>
            <w:t>Oxford University Press, Oxford, UK.</w:t>
          </w:r>
        </w:p>
        <w:p w14:paraId="2E5FE56A"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Beaman, J.E., White, C.R. &amp; </w:t>
          </w:r>
          <w:proofErr w:type="spellStart"/>
          <w:r w:rsidRPr="00CB75BF">
            <w:t>Seebacher</w:t>
          </w:r>
          <w:proofErr w:type="spellEnd"/>
          <w:r w:rsidRPr="00CB75BF">
            <w:t xml:space="preserve">, F. (2016). Evolution of plasticity: Mechanistic link between development and reversible acclimation. </w:t>
          </w:r>
          <w:r w:rsidRPr="00CB75BF">
            <w:rPr>
              <w:i/>
              <w:iCs/>
            </w:rPr>
            <w:t xml:space="preserve">Trends Ecol. </w:t>
          </w:r>
          <w:proofErr w:type="spellStart"/>
          <w:r w:rsidRPr="00CB75BF">
            <w:rPr>
              <w:i/>
              <w:iCs/>
            </w:rPr>
            <w:t>Evol</w:t>
          </w:r>
          <w:proofErr w:type="spellEnd"/>
          <w:r w:rsidRPr="00CB75BF">
            <w:rPr>
              <w:i/>
              <w:iCs/>
            </w:rPr>
            <w:t>.</w:t>
          </w:r>
          <w:r w:rsidRPr="00CB75BF">
            <w:t>, 31, 237–249.</w:t>
          </w:r>
        </w:p>
        <w:p w14:paraId="2FF0EDCC" w14:textId="2878DBC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lastRenderedPageBreak/>
            <w:t>Bozinovic</w:t>
          </w:r>
          <w:proofErr w:type="spellEnd"/>
          <w:r w:rsidRPr="00CB75BF">
            <w:t xml:space="preserve">, F., </w:t>
          </w:r>
          <w:proofErr w:type="spellStart"/>
          <w:r w:rsidRPr="00CB75BF">
            <w:t>Cavieres</w:t>
          </w:r>
          <w:proofErr w:type="spellEnd"/>
          <w:r w:rsidRPr="00CB75BF">
            <w:t xml:space="preserve">, G., Martel, S.I., </w:t>
          </w:r>
          <w:proofErr w:type="spellStart"/>
          <w:r w:rsidRPr="00CB75BF">
            <w:t>Alruiz</w:t>
          </w:r>
          <w:proofErr w:type="spellEnd"/>
          <w:r w:rsidRPr="00CB75BF">
            <w:t xml:space="preserve">, J.M., Molina, A.N., </w:t>
          </w:r>
          <w:proofErr w:type="spellStart"/>
          <w:r w:rsidRPr="00CB75BF">
            <w:t>Roschzttardtz</w:t>
          </w:r>
          <w:proofErr w:type="spellEnd"/>
          <w:r w:rsidRPr="00CB75BF">
            <w:t xml:space="preserve">, H., </w:t>
          </w:r>
          <w:r w:rsidRPr="00CB75BF">
            <w:rPr>
              <w:i/>
              <w:iCs/>
            </w:rPr>
            <w:t>et al.</w:t>
          </w:r>
          <w:r w:rsidRPr="00CB75BF">
            <w:t xml:space="preserve"> (2020). Thermal effects vary predictably across levels of organization: empirical results and theoretical basi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202508.</w:t>
          </w:r>
        </w:p>
        <w:p w14:paraId="48DF803A"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Burggren</w:t>
          </w:r>
          <w:proofErr w:type="spellEnd"/>
          <w:r w:rsidRPr="00CB75BF">
            <w:t xml:space="preserve">, W. (2018). Developmental phenotypic plasticity helps bridge stochastic weather events associated with climate change. </w:t>
          </w:r>
          <w:r w:rsidRPr="00CB75BF">
            <w:rPr>
              <w:i/>
              <w:iCs/>
            </w:rPr>
            <w:t>J. Exp. Biol.</w:t>
          </w:r>
          <w:r w:rsidRPr="00CB75BF">
            <w:t>, 221, jeb161984.</w:t>
          </w:r>
        </w:p>
        <w:p w14:paraId="41471819" w14:textId="7DC2A8B4"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Burggren</w:t>
          </w:r>
          <w:proofErr w:type="spellEnd"/>
          <w:r w:rsidRPr="00CB75BF">
            <w:t xml:space="preserve">, W.W. (2020). Phenotypic switching resulting from developmental plasticity: fixed or reversible? </w:t>
          </w:r>
          <w:r w:rsidRPr="00CB75BF">
            <w:rPr>
              <w:i/>
              <w:iCs/>
            </w:rPr>
            <w:t>Front</w:t>
          </w:r>
          <w:r>
            <w:rPr>
              <w:i/>
              <w:iCs/>
            </w:rPr>
            <w:t>.</w:t>
          </w:r>
          <w:r w:rsidRPr="00CB75BF">
            <w:rPr>
              <w:i/>
              <w:iCs/>
            </w:rPr>
            <w:t xml:space="preserve"> Physio</w:t>
          </w:r>
          <w:r>
            <w:rPr>
              <w:i/>
              <w:iCs/>
            </w:rPr>
            <w:t>l.</w:t>
          </w:r>
          <w:r w:rsidRPr="00CB75BF">
            <w:t>, 10, 107–13.</w:t>
          </w:r>
        </w:p>
        <w:p w14:paraId="5F74478E"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Cinar</w:t>
          </w:r>
          <w:proofErr w:type="spellEnd"/>
          <w:r w:rsidRPr="00CB75BF">
            <w:t xml:space="preserve">, O., Nakagawa, S. &amp; </w:t>
          </w:r>
          <w:proofErr w:type="spellStart"/>
          <w:r w:rsidRPr="00CB75BF">
            <w:t>Viechtbauer</w:t>
          </w:r>
          <w:proofErr w:type="spellEnd"/>
          <w:r w:rsidRPr="00CB75BF">
            <w:t xml:space="preserve">, W. (2022). Phylogenetic multilevel meta‐analysis: A simulation study on the importance of modelling the phylogeny. </w:t>
          </w:r>
          <w:r w:rsidRPr="00CB75BF">
            <w:rPr>
              <w:i/>
              <w:iCs/>
            </w:rPr>
            <w:t xml:space="preserve">Methods Ecol. </w:t>
          </w:r>
          <w:proofErr w:type="spellStart"/>
          <w:r w:rsidRPr="00CB75BF">
            <w:rPr>
              <w:i/>
              <w:iCs/>
            </w:rPr>
            <w:t>Evol</w:t>
          </w:r>
          <w:proofErr w:type="spellEnd"/>
          <w:r w:rsidRPr="00CB75BF">
            <w:rPr>
              <w:i/>
              <w:iCs/>
            </w:rPr>
            <w:t>.</w:t>
          </w:r>
          <w:r w:rsidRPr="00CB75BF">
            <w:t>, 13, 383–395.</w:t>
          </w:r>
        </w:p>
        <w:p w14:paraId="0AE9EF9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enny, M. (2019). Performance in a variable world: Using Jensen’s inequality to scale up from individuals to populations. </w:t>
          </w:r>
          <w:proofErr w:type="spellStart"/>
          <w:r w:rsidRPr="00CB75BF">
            <w:rPr>
              <w:i/>
              <w:iCs/>
            </w:rPr>
            <w:t>Conserv</w:t>
          </w:r>
          <w:proofErr w:type="spellEnd"/>
          <w:r w:rsidRPr="00CB75BF">
            <w:rPr>
              <w:i/>
              <w:iCs/>
            </w:rPr>
            <w:t>. Physiol.</w:t>
          </w:r>
          <w:r w:rsidRPr="00CB75BF">
            <w:t>, 7, coz053.</w:t>
          </w:r>
        </w:p>
        <w:p w14:paraId="4B989DD6" w14:textId="28776AAF"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owd, W.W. &amp; Denny, M.W. (2020). A series of unfortunate events: characterizing the contingent nature of physiological extremes using long-term environmental records. </w:t>
          </w:r>
          <w:r w:rsidRPr="00CB75BF">
            <w:rPr>
              <w:i/>
              <w:iCs/>
            </w:rPr>
            <w:t>Proc</w:t>
          </w:r>
          <w:r>
            <w:rPr>
              <w:i/>
              <w:iCs/>
            </w:rPr>
            <w:t>.</w:t>
          </w:r>
          <w:r w:rsidRPr="00CB75BF">
            <w:rPr>
              <w:i/>
              <w:iCs/>
            </w:rPr>
            <w:t xml:space="preserve"> R</w:t>
          </w:r>
          <w:r>
            <w:rPr>
              <w:i/>
              <w:iCs/>
            </w:rPr>
            <w:t>.</w:t>
          </w:r>
          <w:r w:rsidRPr="00CB75BF">
            <w:rPr>
              <w:i/>
              <w:iCs/>
            </w:rPr>
            <w:t xml:space="preserve"> Soc</w:t>
          </w:r>
          <w:r>
            <w:rPr>
              <w:i/>
              <w:iCs/>
            </w:rPr>
            <w:t>.</w:t>
          </w:r>
          <w:r w:rsidRPr="00CB75BF">
            <w:rPr>
              <w:i/>
              <w:iCs/>
            </w:rPr>
            <w:t xml:space="preserve"> B</w:t>
          </w:r>
          <w:r w:rsidRPr="00CB75BF">
            <w:t>, 287, 20192333.</w:t>
          </w:r>
        </w:p>
        <w:p w14:paraId="38EC06DD"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Dowd, W.W., King, F.A. &amp; Denny, M.W. (2015). Thermal variation, thermal </w:t>
          </w:r>
          <w:proofErr w:type="gramStart"/>
          <w:r w:rsidRPr="00CB75BF">
            <w:t>extremes</w:t>
          </w:r>
          <w:proofErr w:type="gramEnd"/>
          <w:r w:rsidRPr="00CB75BF">
            <w:t xml:space="preserve"> and the physiological performance of individuals. </w:t>
          </w:r>
          <w:r w:rsidRPr="00CB75BF">
            <w:rPr>
              <w:i/>
              <w:iCs/>
            </w:rPr>
            <w:t>J. Exp. Biol.</w:t>
          </w:r>
          <w:r w:rsidRPr="00CB75BF">
            <w:t>, 218, 1956–1967.</w:t>
          </w:r>
        </w:p>
        <w:p w14:paraId="51D02A3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Foo, Y.Z., O’Dea, R.E., </w:t>
          </w:r>
          <w:proofErr w:type="spellStart"/>
          <w:r w:rsidRPr="00CB75BF">
            <w:t>Koricheva</w:t>
          </w:r>
          <w:proofErr w:type="spellEnd"/>
          <w:r w:rsidRPr="00CB75BF">
            <w:t xml:space="preserve">, J., Nakagawa, S. &amp; </w:t>
          </w:r>
          <w:proofErr w:type="spellStart"/>
          <w:r w:rsidRPr="00CB75BF">
            <w:t>Lagisz</w:t>
          </w:r>
          <w:proofErr w:type="spellEnd"/>
          <w:r w:rsidRPr="00CB75BF">
            <w:t xml:space="preserve">, M. (2021). A practical guide to question formation, systematic </w:t>
          </w:r>
          <w:proofErr w:type="gramStart"/>
          <w:r w:rsidRPr="00CB75BF">
            <w:t>searching</w:t>
          </w:r>
          <w:proofErr w:type="gramEnd"/>
          <w:r w:rsidRPr="00CB75BF">
            <w:t xml:space="preserve"> and study screening for literature reviews in ecology and evolution. </w:t>
          </w:r>
          <w:r w:rsidRPr="00CB75BF">
            <w:rPr>
              <w:i/>
              <w:iCs/>
            </w:rPr>
            <w:t xml:space="preserve">Methods Ecol. </w:t>
          </w:r>
          <w:proofErr w:type="spellStart"/>
          <w:r w:rsidRPr="00CB75BF">
            <w:rPr>
              <w:i/>
              <w:iCs/>
            </w:rPr>
            <w:t>Evol</w:t>
          </w:r>
          <w:proofErr w:type="spellEnd"/>
          <w:r w:rsidRPr="00CB75BF">
            <w:rPr>
              <w:i/>
              <w:iCs/>
            </w:rPr>
            <w:t>.</w:t>
          </w:r>
          <w:r w:rsidRPr="00CB75BF">
            <w:t>, 12, 1705–1720.</w:t>
          </w:r>
        </w:p>
        <w:p w14:paraId="39F1842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Gabriel, W. (2005). How stress selects for reversible phenotypic plasticity. </w:t>
          </w:r>
          <w:r w:rsidRPr="00CB75BF">
            <w:rPr>
              <w:i/>
              <w:iCs/>
            </w:rPr>
            <w:t xml:space="preserve">J. </w:t>
          </w:r>
          <w:proofErr w:type="spellStart"/>
          <w:r w:rsidRPr="00CB75BF">
            <w:rPr>
              <w:i/>
              <w:iCs/>
            </w:rPr>
            <w:t>Evol</w:t>
          </w:r>
          <w:proofErr w:type="spellEnd"/>
          <w:r w:rsidRPr="00CB75BF">
            <w:rPr>
              <w:i/>
              <w:iCs/>
            </w:rPr>
            <w:t>. Biol.</w:t>
          </w:r>
          <w:r w:rsidRPr="00CB75BF">
            <w:t>, 18, 873–883.</w:t>
          </w:r>
        </w:p>
        <w:p w14:paraId="0168DBFD"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Gabriel, W. (2006). Selective advantage of irreversible and reversible phenotypic plasticity. </w:t>
          </w:r>
          <w:r w:rsidRPr="00CB75BF">
            <w:rPr>
              <w:i/>
              <w:iCs/>
            </w:rPr>
            <w:t xml:space="preserve">Arch. </w:t>
          </w:r>
          <w:proofErr w:type="spellStart"/>
          <w:r w:rsidRPr="00CB75BF">
            <w:rPr>
              <w:i/>
              <w:iCs/>
            </w:rPr>
            <w:t>Hydrobiol</w:t>
          </w:r>
          <w:proofErr w:type="spellEnd"/>
          <w:r w:rsidRPr="00CB75BF">
            <w:rPr>
              <w:i/>
              <w:iCs/>
            </w:rPr>
            <w:t>.</w:t>
          </w:r>
          <w:r w:rsidRPr="00CB75BF">
            <w:t>, 167, 1–20.</w:t>
          </w:r>
        </w:p>
        <w:p w14:paraId="2ECC3561"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lastRenderedPageBreak/>
            <w:t>Ghalambor</w:t>
          </w:r>
          <w:proofErr w:type="spellEnd"/>
          <w:r w:rsidRPr="00CB75BF">
            <w:t xml:space="preserve">, C.K., McKay, J.K., Carroll, S.P. &amp; Reznick, D.N. (2007). Adaptive versus non‐adaptive phenotypic plasticity and the potential for contemporary adaptation in new environments. </w:t>
          </w:r>
          <w:proofErr w:type="spellStart"/>
          <w:r w:rsidRPr="00CB75BF">
            <w:rPr>
              <w:i/>
              <w:iCs/>
            </w:rPr>
            <w:t>Funct</w:t>
          </w:r>
          <w:proofErr w:type="spellEnd"/>
          <w:r w:rsidRPr="00CB75BF">
            <w:rPr>
              <w:i/>
              <w:iCs/>
            </w:rPr>
            <w:t>. Ecol.</w:t>
          </w:r>
          <w:r w:rsidRPr="00CB75BF">
            <w:t>, 21, 394–407.</w:t>
          </w:r>
        </w:p>
        <w:p w14:paraId="6B28941E" w14:textId="596D926E"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Grafen</w:t>
          </w:r>
          <w:proofErr w:type="spellEnd"/>
          <w:r w:rsidRPr="00CB75BF">
            <w:t xml:space="preserve">, A. (1989). The phylogenetic regression. </w:t>
          </w:r>
          <w:r w:rsidRPr="00CB75BF">
            <w:rPr>
              <w:i/>
              <w:iCs/>
            </w:rPr>
            <w:t xml:space="preserve">Phil. Trans. R. Soc. </w:t>
          </w:r>
          <w:r w:rsidR="00390747">
            <w:rPr>
              <w:i/>
              <w:iCs/>
            </w:rPr>
            <w:t>B</w:t>
          </w:r>
          <w:r w:rsidRPr="00CB75BF">
            <w:t>, 326, 119–157.</w:t>
          </w:r>
        </w:p>
        <w:p w14:paraId="0EC72BFD"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Guderley</w:t>
          </w:r>
          <w:proofErr w:type="spellEnd"/>
          <w:r w:rsidRPr="00CB75BF">
            <w:t xml:space="preserve">, H. (2004). Metabolic responses to low temperature in fish muscle. </w:t>
          </w:r>
          <w:r w:rsidRPr="00CB75BF">
            <w:rPr>
              <w:i/>
              <w:iCs/>
            </w:rPr>
            <w:t>Biol. Rev.</w:t>
          </w:r>
          <w:r w:rsidRPr="00CB75BF">
            <w:t>, 79, 409–427.</w:t>
          </w:r>
        </w:p>
        <w:p w14:paraId="09EF4621"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Higgins, J.P.T., White, I.R. &amp; </w:t>
          </w:r>
          <w:proofErr w:type="spellStart"/>
          <w:r w:rsidRPr="00CB75BF">
            <w:t>Anzures</w:t>
          </w:r>
          <w:proofErr w:type="spellEnd"/>
          <w:r w:rsidRPr="00CB75BF">
            <w:t xml:space="preserve">‐Cabrera, J. (2008). Meta‐analysis of skewed data: Combining results reported on log‐transformed or raw scales. </w:t>
          </w:r>
          <w:r w:rsidRPr="00CB75BF">
            <w:rPr>
              <w:i/>
              <w:iCs/>
            </w:rPr>
            <w:t>Stat. Med.</w:t>
          </w:r>
          <w:r w:rsidRPr="00CB75BF">
            <w:t>, 27, 6072–6092.</w:t>
          </w:r>
        </w:p>
        <w:p w14:paraId="3B6222D3" w14:textId="1E733500"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Huey, R.B., Kearney, M.R., </w:t>
          </w:r>
          <w:proofErr w:type="spellStart"/>
          <w:r w:rsidRPr="00CB75BF">
            <w:t>Krockenberger</w:t>
          </w:r>
          <w:proofErr w:type="spellEnd"/>
          <w:r w:rsidRPr="00CB75BF">
            <w:t xml:space="preserve">, A., </w:t>
          </w:r>
          <w:proofErr w:type="spellStart"/>
          <w:r w:rsidRPr="00CB75BF">
            <w:t>Holtum</w:t>
          </w:r>
          <w:proofErr w:type="spellEnd"/>
          <w:r w:rsidRPr="00CB75BF">
            <w:t xml:space="preserve">, J.A.M., Jess, M. &amp; Williams, S.E. (2012). Predicting organismal vulnerability to climate warming: Roles of behaviour, </w:t>
          </w:r>
          <w:proofErr w:type="gramStart"/>
          <w:r w:rsidRPr="00CB75BF">
            <w:t>physiology</w:t>
          </w:r>
          <w:proofErr w:type="gramEnd"/>
          <w:r w:rsidRPr="00CB75BF">
            <w:t xml:space="preserve"> and adaptation. </w:t>
          </w:r>
          <w:r w:rsidRPr="00CB75BF">
            <w:rPr>
              <w:i/>
              <w:iCs/>
            </w:rPr>
            <w:t>Phil. Trans. R. Soc. B</w:t>
          </w:r>
          <w:r w:rsidRPr="00CB75BF">
            <w:t>, 367, 1665–1679.</w:t>
          </w:r>
        </w:p>
        <w:p w14:paraId="3EDED364"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Huey, R.B. &amp; Kingsolver, J.G. (1989). Evolution of thermal sensitivity of ectotherm performance. </w:t>
          </w:r>
          <w:r w:rsidRPr="00CB75BF">
            <w:rPr>
              <w:i/>
              <w:iCs/>
            </w:rPr>
            <w:t xml:space="preserve">Trends Ecol. </w:t>
          </w:r>
          <w:proofErr w:type="spellStart"/>
          <w:r w:rsidRPr="00CB75BF">
            <w:rPr>
              <w:i/>
              <w:iCs/>
            </w:rPr>
            <w:t>Evol</w:t>
          </w:r>
          <w:proofErr w:type="spellEnd"/>
          <w:r w:rsidRPr="00CB75BF">
            <w:rPr>
              <w:i/>
              <w:iCs/>
            </w:rPr>
            <w:t>.</w:t>
          </w:r>
          <w:r w:rsidRPr="00CB75BF">
            <w:t>, 4, 131–135.</w:t>
          </w:r>
        </w:p>
        <w:p w14:paraId="05607BE6"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IPCC. (2023). </w:t>
          </w:r>
          <w:r w:rsidRPr="00CB75BF">
            <w:rPr>
              <w:i/>
              <w:iCs/>
            </w:rPr>
            <w:t>Climate Change 2023: Synthesis Report. Contribution of Working Groups I, II and III to the Sixth Assessment Report of the Intergovernmental Panel on Climate Change</w:t>
          </w:r>
          <w:r w:rsidRPr="00CB75BF">
            <w:t>. IPCC, Geneva, Switzerland.</w:t>
          </w:r>
        </w:p>
        <w:p w14:paraId="617DCE7D" w14:textId="7E09530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Jacob, S., Dupont, L., </w:t>
          </w:r>
          <w:proofErr w:type="spellStart"/>
          <w:r w:rsidRPr="00CB75BF">
            <w:t>Haegeman</w:t>
          </w:r>
          <w:proofErr w:type="spellEnd"/>
          <w:r w:rsidRPr="00CB75BF">
            <w:t xml:space="preserve">, B., Thierry, M., Campana, J.L.M., Legrand, D., </w:t>
          </w:r>
          <w:r w:rsidRPr="00CB75BF">
            <w:rPr>
              <w:i/>
              <w:iCs/>
            </w:rPr>
            <w:t>et al.</w:t>
          </w:r>
          <w:r w:rsidRPr="00CB75BF">
            <w:t xml:space="preserve"> (2024). Phenotypic plasticity and the effects of thermal fluctuations on specialists and generalists. </w:t>
          </w:r>
          <w:r w:rsidRPr="00CB75BF">
            <w:rPr>
              <w:i/>
              <w:iCs/>
            </w:rPr>
            <w:t>Proc</w:t>
          </w:r>
          <w:r w:rsidR="00390747">
            <w:rPr>
              <w:i/>
              <w:iCs/>
            </w:rPr>
            <w:t>.</w:t>
          </w:r>
          <w:r w:rsidRPr="00CB75BF">
            <w:rPr>
              <w:i/>
              <w:iCs/>
            </w:rPr>
            <w:t xml:space="preserve"> R</w:t>
          </w:r>
          <w:r w:rsidR="00390747">
            <w:rPr>
              <w:i/>
              <w:iCs/>
            </w:rPr>
            <w:t>.</w:t>
          </w:r>
          <w:r w:rsidRPr="00CB75BF">
            <w:rPr>
              <w:i/>
              <w:iCs/>
            </w:rPr>
            <w:t xml:space="preserve"> Soc</w:t>
          </w:r>
          <w:r w:rsidR="00390747">
            <w:rPr>
              <w:i/>
              <w:iCs/>
            </w:rPr>
            <w:t>. B</w:t>
          </w:r>
          <w:r w:rsidRPr="00CB75BF">
            <w:t>, 291, 20240256.</w:t>
          </w:r>
        </w:p>
        <w:p w14:paraId="32678A7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Lattin, C.R. &amp; Kelly, T.R. (2020). Glucocorticoid negative feedback as a potential mediator of trade-offs between reproduction and survival. </w:t>
          </w:r>
          <w:r w:rsidRPr="00CB75BF">
            <w:rPr>
              <w:i/>
              <w:iCs/>
            </w:rPr>
            <w:t>Gen. Comp. Endocrinol.</w:t>
          </w:r>
          <w:r w:rsidRPr="00CB75BF">
            <w:t>, 286, 113301.</w:t>
          </w:r>
        </w:p>
        <w:p w14:paraId="4938F1FE"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Leung, C., Rescan, M., </w:t>
          </w:r>
          <w:proofErr w:type="spellStart"/>
          <w:r w:rsidRPr="00CB75BF">
            <w:t>Grulois</w:t>
          </w:r>
          <w:proofErr w:type="spellEnd"/>
          <w:r w:rsidRPr="00CB75BF">
            <w:t xml:space="preserve">, D. &amp; Chevin, L.M. (2020). Reduced phenotypic plasticity evolves in less predictable environments. </w:t>
          </w:r>
          <w:r w:rsidRPr="00CB75BF">
            <w:rPr>
              <w:i/>
              <w:iCs/>
            </w:rPr>
            <w:t>Ecol. Lett.</w:t>
          </w:r>
          <w:r w:rsidRPr="00CB75BF">
            <w:t>, 23, 1664–1672.</w:t>
          </w:r>
        </w:p>
        <w:p w14:paraId="28A87E88"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Loughland</w:t>
          </w:r>
          <w:proofErr w:type="spellEnd"/>
          <w:r w:rsidRPr="00CB75BF">
            <w:t xml:space="preserve">, I., Little, A. &amp; </w:t>
          </w:r>
          <w:proofErr w:type="spellStart"/>
          <w:r w:rsidRPr="00CB75BF">
            <w:t>Seebacher</w:t>
          </w:r>
          <w:proofErr w:type="spellEnd"/>
          <w:r w:rsidRPr="00CB75BF">
            <w:t xml:space="preserve">, F. (2021). DNA methyltransferase 3a mediates developmental thermal plasticity. </w:t>
          </w:r>
          <w:r w:rsidRPr="00CB75BF">
            <w:rPr>
              <w:i/>
              <w:iCs/>
            </w:rPr>
            <w:t>BMC Biol.</w:t>
          </w:r>
          <w:r w:rsidRPr="00CB75BF">
            <w:t>, 19, 11.</w:t>
          </w:r>
        </w:p>
        <w:p w14:paraId="630AF86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Macartney, E.L., </w:t>
          </w:r>
          <w:proofErr w:type="spellStart"/>
          <w:r w:rsidRPr="00CB75BF">
            <w:t>Lagisz</w:t>
          </w:r>
          <w:proofErr w:type="spellEnd"/>
          <w:r w:rsidRPr="00CB75BF">
            <w:t xml:space="preserve">, M. &amp; Nakagawa, S. (2022). The relative benefits of environmental enrichment on learning and memory are greater when stressed: A meta-analysis of interactions in rodents. </w:t>
          </w:r>
          <w:proofErr w:type="spellStart"/>
          <w:r w:rsidRPr="00CB75BF">
            <w:rPr>
              <w:i/>
              <w:iCs/>
            </w:rPr>
            <w:t>Neurosci</w:t>
          </w:r>
          <w:proofErr w:type="spellEnd"/>
          <w:r w:rsidRPr="00CB75BF">
            <w:rPr>
              <w:i/>
              <w:iCs/>
            </w:rPr>
            <w:t xml:space="preserve">. </w:t>
          </w:r>
          <w:proofErr w:type="spellStart"/>
          <w:r w:rsidRPr="00CB75BF">
            <w:rPr>
              <w:i/>
              <w:iCs/>
            </w:rPr>
            <w:t>Biobehav</w:t>
          </w:r>
          <w:proofErr w:type="spellEnd"/>
          <w:r w:rsidRPr="00CB75BF">
            <w:rPr>
              <w:i/>
              <w:iCs/>
            </w:rPr>
            <w:t>. Rev.</w:t>
          </w:r>
          <w:r w:rsidRPr="00CB75BF">
            <w:t>, 135, 104554.</w:t>
          </w:r>
        </w:p>
        <w:p w14:paraId="36E86ED2" w14:textId="6ED61A58"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arshall, K.E., Anderson, K.M., Brown, N.E.M., </w:t>
          </w:r>
          <w:proofErr w:type="spellStart"/>
          <w:r w:rsidRPr="00CB75BF">
            <w:t>Dytnerski</w:t>
          </w:r>
          <w:proofErr w:type="spellEnd"/>
          <w:r w:rsidRPr="00CB75BF">
            <w:t xml:space="preserve">, J.K., Flynn, K.L., Bernhardt, J.R., </w:t>
          </w:r>
          <w:r w:rsidRPr="00CB75BF">
            <w:rPr>
              <w:i/>
              <w:iCs/>
            </w:rPr>
            <w:t>et al.</w:t>
          </w:r>
          <w:r w:rsidRPr="00CB75BF">
            <w:t xml:space="preserve"> (2021). Whole-organism responses to constant temperatures do not predict responses to variable temperatures in the ecosystem engineer,</w:t>
          </w:r>
          <w:r w:rsidR="00390747">
            <w:t xml:space="preserve"> </w:t>
          </w:r>
          <w:r w:rsidRPr="00390747">
            <w:rPr>
              <w:i/>
              <w:iCs/>
            </w:rPr>
            <w:t xml:space="preserve">Mytilus </w:t>
          </w:r>
          <w:proofErr w:type="spellStart"/>
          <w:r w:rsidRPr="00390747">
            <w:rPr>
              <w:i/>
              <w:iCs/>
            </w:rPr>
            <w:t>trossulus</w:t>
          </w:r>
          <w:proofErr w:type="spellEnd"/>
          <w:r w:rsidRPr="00CB75BF">
            <w:t xml:space="preserve">. </w:t>
          </w:r>
          <w:r w:rsidRPr="00CB75BF">
            <w:rPr>
              <w:i/>
              <w:iCs/>
            </w:rPr>
            <w:t>Proc. R. Soc. B</w:t>
          </w:r>
          <w:r w:rsidRPr="00CB75BF">
            <w:t>, 288, 20202968.</w:t>
          </w:r>
        </w:p>
        <w:p w14:paraId="0DF03B3E"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Michonneau</w:t>
          </w:r>
          <w:proofErr w:type="spellEnd"/>
          <w:r w:rsidRPr="00CB75BF">
            <w:t xml:space="preserve">, F., Brown, J.W. &amp; Winter, D.J. (2016). rotl: an R package to interact with the Open Tree of Life data. </w:t>
          </w:r>
          <w:r w:rsidRPr="00CB75BF">
            <w:rPr>
              <w:i/>
              <w:iCs/>
            </w:rPr>
            <w:t xml:space="preserve">Methods Ecol. </w:t>
          </w:r>
          <w:proofErr w:type="spellStart"/>
          <w:r w:rsidRPr="00CB75BF">
            <w:rPr>
              <w:i/>
              <w:iCs/>
            </w:rPr>
            <w:t>Evol</w:t>
          </w:r>
          <w:proofErr w:type="spellEnd"/>
          <w:r w:rsidRPr="00CB75BF">
            <w:rPr>
              <w:i/>
              <w:iCs/>
            </w:rPr>
            <w:t>.</w:t>
          </w:r>
          <w:r w:rsidRPr="00CB75BF">
            <w:t>, 7, 1476–1481.</w:t>
          </w:r>
        </w:p>
        <w:p w14:paraId="541D81E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oher, D., </w:t>
          </w:r>
          <w:proofErr w:type="spellStart"/>
          <w:r w:rsidRPr="00CB75BF">
            <w:t>Shamseer</w:t>
          </w:r>
          <w:proofErr w:type="spellEnd"/>
          <w:r w:rsidRPr="00CB75BF">
            <w:t xml:space="preserve">, L., Clarke, M., </w:t>
          </w:r>
          <w:proofErr w:type="spellStart"/>
          <w:r w:rsidRPr="00CB75BF">
            <w:t>Ghersi</w:t>
          </w:r>
          <w:proofErr w:type="spellEnd"/>
          <w:r w:rsidRPr="00CB75BF">
            <w:t xml:space="preserve">, D., </w:t>
          </w:r>
          <w:proofErr w:type="spellStart"/>
          <w:r w:rsidRPr="00CB75BF">
            <w:t>Liberati</w:t>
          </w:r>
          <w:proofErr w:type="spellEnd"/>
          <w:r w:rsidRPr="00CB75BF">
            <w:t xml:space="preserve">, A., </w:t>
          </w:r>
          <w:proofErr w:type="spellStart"/>
          <w:r w:rsidRPr="00CB75BF">
            <w:t>Petticrew</w:t>
          </w:r>
          <w:proofErr w:type="spellEnd"/>
          <w:r w:rsidRPr="00CB75BF">
            <w:t xml:space="preserve">, M., </w:t>
          </w:r>
          <w:r w:rsidRPr="00CB75BF">
            <w:rPr>
              <w:i/>
              <w:iCs/>
            </w:rPr>
            <w:t>et al.</w:t>
          </w:r>
          <w:r w:rsidRPr="00CB75BF">
            <w:t xml:space="preserve"> (2015). Preferred reporting items for systematic review and meta-analysis protocols (PRISMA-P) 2015 statement. </w:t>
          </w:r>
          <w:r w:rsidRPr="00CB75BF">
            <w:rPr>
              <w:i/>
              <w:iCs/>
            </w:rPr>
            <w:t>Syst. Rev.</w:t>
          </w:r>
          <w:r w:rsidRPr="00CB75BF">
            <w:t>, 4, 1–9.</w:t>
          </w:r>
        </w:p>
        <w:p w14:paraId="0B0D6698"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organ, R.L., Whaley, P., Thayer, K.A. &amp; </w:t>
          </w:r>
          <w:proofErr w:type="spellStart"/>
          <w:r w:rsidRPr="00CB75BF">
            <w:t>Schünemann</w:t>
          </w:r>
          <w:proofErr w:type="spellEnd"/>
          <w:r w:rsidRPr="00CB75BF">
            <w:t xml:space="preserve">, H.J. (2018). Identifying the PECO: A framework for formulating good questions to explore the association of environmental and other exposures with health outcomes. </w:t>
          </w:r>
          <w:r w:rsidRPr="00CB75BF">
            <w:rPr>
              <w:i/>
              <w:iCs/>
            </w:rPr>
            <w:t>Environ. Int.</w:t>
          </w:r>
          <w:r w:rsidRPr="00CB75BF">
            <w:t>, 121, 1027–1031.</w:t>
          </w:r>
        </w:p>
        <w:p w14:paraId="1C25895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Murray, K.O., Clanton, T.L. &amp; Horowitz, M. (2022). Epigenetic responses to heat: From adaptation to maladaptation. </w:t>
          </w:r>
          <w:r w:rsidRPr="00CB75BF">
            <w:rPr>
              <w:i/>
              <w:iCs/>
            </w:rPr>
            <w:t xml:space="preserve">Exp </w:t>
          </w:r>
          <w:proofErr w:type="spellStart"/>
          <w:r w:rsidRPr="00CB75BF">
            <w:rPr>
              <w:i/>
              <w:iCs/>
            </w:rPr>
            <w:t>Physiol</w:t>
          </w:r>
          <w:proofErr w:type="spellEnd"/>
          <w:r w:rsidRPr="00CB75BF">
            <w:t>, 107, 1144–1158.</w:t>
          </w:r>
        </w:p>
        <w:p w14:paraId="6713C52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2a). Methods for testing publication bias in ecological and evolutionary meta‐analyses. </w:t>
          </w:r>
          <w:r w:rsidRPr="00CB75BF">
            <w:rPr>
              <w:i/>
              <w:iCs/>
            </w:rPr>
            <w:t xml:space="preserve">Methods Ecol. </w:t>
          </w:r>
          <w:proofErr w:type="spellStart"/>
          <w:r w:rsidRPr="00CB75BF">
            <w:rPr>
              <w:i/>
              <w:iCs/>
            </w:rPr>
            <w:t>Evol</w:t>
          </w:r>
          <w:proofErr w:type="spellEnd"/>
          <w:r w:rsidRPr="00CB75BF">
            <w:rPr>
              <w:i/>
              <w:iCs/>
            </w:rPr>
            <w:t>.</w:t>
          </w:r>
          <w:r w:rsidRPr="00CB75BF">
            <w:t>, 13, 4–21.</w:t>
          </w:r>
        </w:p>
        <w:p w14:paraId="7C8003A5"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w:t>
          </w:r>
          <w:proofErr w:type="spellStart"/>
          <w:r w:rsidRPr="00CB75BF">
            <w:t>Lagisz</w:t>
          </w:r>
          <w:proofErr w:type="spellEnd"/>
          <w:r w:rsidRPr="00CB75BF">
            <w:t xml:space="preserve">, M., O’Dea, R.E., Pottier, P., </w:t>
          </w:r>
          <w:proofErr w:type="spellStart"/>
          <w:r w:rsidRPr="00CB75BF">
            <w:t>Rutkowska</w:t>
          </w:r>
          <w:proofErr w:type="spellEnd"/>
          <w:r w:rsidRPr="00CB75BF">
            <w:t xml:space="preserve">, J., Senior, A.M., </w:t>
          </w:r>
          <w:r w:rsidRPr="00CB75BF">
            <w:rPr>
              <w:i/>
              <w:iCs/>
            </w:rPr>
            <w:t>et al.</w:t>
          </w:r>
          <w:r w:rsidRPr="00CB75BF">
            <w:t xml:space="preserve"> (2023). </w:t>
          </w:r>
          <w:proofErr w:type="spellStart"/>
          <w:r w:rsidRPr="00CB75BF">
            <w:t>orchaRd</w:t>
          </w:r>
          <w:proofErr w:type="spellEnd"/>
          <w:r w:rsidRPr="00CB75BF">
            <w:t xml:space="preserve"> 2.0: An R package for visualising meta‐analyses with orchard plots. </w:t>
          </w:r>
          <w:r w:rsidRPr="00CB75BF">
            <w:rPr>
              <w:i/>
              <w:iCs/>
            </w:rPr>
            <w:t xml:space="preserve">Methods Ecol. </w:t>
          </w:r>
          <w:proofErr w:type="spellStart"/>
          <w:r w:rsidRPr="00CB75BF">
            <w:rPr>
              <w:i/>
              <w:iCs/>
            </w:rPr>
            <w:t>Evol</w:t>
          </w:r>
          <w:proofErr w:type="spellEnd"/>
          <w:r w:rsidRPr="00CB75BF">
            <w:rPr>
              <w:i/>
              <w:iCs/>
            </w:rPr>
            <w:t>.</w:t>
          </w:r>
          <w:r w:rsidRPr="00CB75BF">
            <w:t>, 14, 2003–2010.</w:t>
          </w:r>
        </w:p>
        <w:p w14:paraId="5618C8E7"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Noble, D.W.A., Senior, A.M. &amp; </w:t>
          </w:r>
          <w:proofErr w:type="spellStart"/>
          <w:r w:rsidRPr="00CB75BF">
            <w:t>Lagisz</w:t>
          </w:r>
          <w:proofErr w:type="spellEnd"/>
          <w:r w:rsidRPr="00CB75BF">
            <w:t xml:space="preserve">, M. (2017). Meta-evaluation of meta-analysis: Ten appraisal questions for biologists. </w:t>
          </w:r>
          <w:r w:rsidRPr="00CB75BF">
            <w:rPr>
              <w:i/>
              <w:iCs/>
            </w:rPr>
            <w:t>BMC Biol.</w:t>
          </w:r>
          <w:r w:rsidRPr="00CB75BF">
            <w:t>, 15, 18.</w:t>
          </w:r>
        </w:p>
        <w:p w14:paraId="0FE0186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Nakagawa, S. &amp; Santos, E.S.A. (2012). Methodological issues and advances in biological meta-analysis. </w:t>
          </w:r>
          <w:proofErr w:type="spellStart"/>
          <w:r w:rsidRPr="00CB75BF">
            <w:rPr>
              <w:i/>
              <w:iCs/>
            </w:rPr>
            <w:t>Evol</w:t>
          </w:r>
          <w:proofErr w:type="spellEnd"/>
          <w:r w:rsidRPr="00CB75BF">
            <w:rPr>
              <w:i/>
              <w:iCs/>
            </w:rPr>
            <w:t>. Ecol.</w:t>
          </w:r>
          <w:r w:rsidRPr="00CB75BF">
            <w:t>, 26, 1253–1274.</w:t>
          </w:r>
        </w:p>
        <w:p w14:paraId="231573D3"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akagawa, S., Senior, A.M., </w:t>
          </w:r>
          <w:proofErr w:type="spellStart"/>
          <w:r w:rsidRPr="00CB75BF">
            <w:t>Viechtbauer</w:t>
          </w:r>
          <w:proofErr w:type="spellEnd"/>
          <w:r w:rsidRPr="00CB75BF">
            <w:t xml:space="preserve">, W. &amp; Noble, D.W.A. (2022b). An assessment of statistical methods for non-independent data in ecological meta-analyses: Comment. </w:t>
          </w:r>
          <w:r w:rsidRPr="00CB75BF">
            <w:rPr>
              <w:i/>
              <w:iCs/>
            </w:rPr>
            <w:t>Ecology</w:t>
          </w:r>
          <w:r w:rsidRPr="00CB75BF">
            <w:t>, 103, e03490.</w:t>
          </w:r>
        </w:p>
        <w:p w14:paraId="09092CEA" w14:textId="0574E880"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oble, D.W.A., </w:t>
          </w:r>
          <w:proofErr w:type="spellStart"/>
          <w:r w:rsidRPr="00CB75BF">
            <w:t>Lagisz</w:t>
          </w:r>
          <w:proofErr w:type="spellEnd"/>
          <w:r w:rsidRPr="00CB75BF">
            <w:t>, M., O’</w:t>
          </w:r>
          <w:r w:rsidR="00BE2659">
            <w:t>D</w:t>
          </w:r>
          <w:r w:rsidRPr="00CB75BF">
            <w:t xml:space="preserve">ea, R.E. &amp; Nakagawa, S. (2017). Non-independence and sensitivity analyses in ecological and evolutionary meta‐analyses. </w:t>
          </w:r>
          <w:r w:rsidRPr="00CB75BF">
            <w:rPr>
              <w:i/>
              <w:iCs/>
            </w:rPr>
            <w:t>Mol. Ecol.</w:t>
          </w:r>
          <w:r w:rsidRPr="00CB75BF">
            <w:t>, 26, 2410–2425.</w:t>
          </w:r>
        </w:p>
        <w:p w14:paraId="400CB685" w14:textId="7108216E"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oble, D.W.A., Pottier, P., </w:t>
          </w:r>
          <w:proofErr w:type="spellStart"/>
          <w:r w:rsidRPr="00CB75BF">
            <w:t>Lagisz</w:t>
          </w:r>
          <w:proofErr w:type="spellEnd"/>
          <w:r w:rsidRPr="00CB75BF">
            <w:t xml:space="preserve">, M., Burke, S., </w:t>
          </w:r>
          <w:proofErr w:type="spellStart"/>
          <w:r w:rsidRPr="00CB75BF">
            <w:t>Drobniak</w:t>
          </w:r>
          <w:proofErr w:type="spellEnd"/>
          <w:r w:rsidRPr="00CB75BF">
            <w:t xml:space="preserve">, S.M., O’Dea, R.E., </w:t>
          </w:r>
          <w:r w:rsidRPr="00CB75BF">
            <w:rPr>
              <w:i/>
              <w:iCs/>
            </w:rPr>
            <w:t>et al.</w:t>
          </w:r>
          <w:r w:rsidRPr="00CB75BF">
            <w:t xml:space="preserve"> (2022). Meta-analytic approaches and effect sizes to account for ‘nuisance heterogeneity’</w:t>
          </w:r>
          <w:r w:rsidR="00BE2659">
            <w:t xml:space="preserve"> </w:t>
          </w:r>
          <w:r w:rsidRPr="00CB75BF">
            <w:t xml:space="preserve">in comparative physiology. </w:t>
          </w:r>
          <w:r w:rsidRPr="00CB75BF">
            <w:rPr>
              <w:i/>
              <w:iCs/>
            </w:rPr>
            <w:t>J. Exp. Biol.</w:t>
          </w:r>
          <w:r w:rsidRPr="00CB75BF">
            <w:t>, 225, jeb243225.</w:t>
          </w:r>
        </w:p>
        <w:p w14:paraId="42C2D7EB"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Noble, D.W.A., Stenhouse, V. &amp; </w:t>
          </w:r>
          <w:proofErr w:type="spellStart"/>
          <w:r w:rsidRPr="00CB75BF">
            <w:t>Schwanz</w:t>
          </w:r>
          <w:proofErr w:type="spellEnd"/>
          <w:r w:rsidRPr="00CB75BF">
            <w:t xml:space="preserve">, L.E. (2018). Developmental temperatures and phenotypic plasticity in reptiles: A systematic review and meta‐analysis. </w:t>
          </w:r>
          <w:r w:rsidRPr="00CB75BF">
            <w:rPr>
              <w:i/>
              <w:iCs/>
            </w:rPr>
            <w:t>Biol. Rev.</w:t>
          </w:r>
          <w:r w:rsidRPr="00CB75BF">
            <w:t>, 93, 72–97.</w:t>
          </w:r>
        </w:p>
        <w:p w14:paraId="47E236C6" w14:textId="3465ECA1"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O’Connor, M.I., Pennell, M.W., </w:t>
          </w:r>
          <w:proofErr w:type="spellStart"/>
          <w:r w:rsidRPr="00CB75BF">
            <w:t>Altermatt</w:t>
          </w:r>
          <w:proofErr w:type="spellEnd"/>
          <w:r w:rsidRPr="00CB75BF">
            <w:t xml:space="preserve">, F., Matthews, B., </w:t>
          </w:r>
          <w:proofErr w:type="spellStart"/>
          <w:r w:rsidRPr="00CB75BF">
            <w:t>Melián</w:t>
          </w:r>
          <w:proofErr w:type="spellEnd"/>
          <w:r w:rsidRPr="00CB75BF">
            <w:t>, C.J. &amp; Gonzalez, A. (2019). Principl</w:t>
          </w:r>
          <w:r w:rsidR="00BE2659" w:rsidRPr="00CB75BF">
            <w:t>es of ecology revisited: integrating information and ecological theories for a more unified sc</w:t>
          </w:r>
          <w:r w:rsidRPr="00CB75BF">
            <w:t xml:space="preserve">ience. </w:t>
          </w:r>
          <w:r w:rsidRPr="00CB75BF">
            <w:rPr>
              <w:i/>
              <w:iCs/>
            </w:rPr>
            <w:t xml:space="preserve">Front. Ecol. </w:t>
          </w:r>
          <w:proofErr w:type="spellStart"/>
          <w:r w:rsidRPr="00CB75BF">
            <w:rPr>
              <w:i/>
              <w:iCs/>
            </w:rPr>
            <w:t>Evol</w:t>
          </w:r>
          <w:proofErr w:type="spellEnd"/>
          <w:r w:rsidRPr="00CB75BF">
            <w:rPr>
              <w:i/>
              <w:iCs/>
            </w:rPr>
            <w:t>.</w:t>
          </w:r>
          <w:r w:rsidRPr="00CB75BF">
            <w:t>, 7, 219.</w:t>
          </w:r>
        </w:p>
        <w:p w14:paraId="4C5C330E"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O’Dea, R.E., </w:t>
          </w:r>
          <w:proofErr w:type="spellStart"/>
          <w:r w:rsidRPr="00CB75BF">
            <w:t>Lagisz</w:t>
          </w:r>
          <w:proofErr w:type="spellEnd"/>
          <w:r w:rsidRPr="00CB75BF">
            <w:t xml:space="preserve">, M., </w:t>
          </w:r>
          <w:proofErr w:type="spellStart"/>
          <w:r w:rsidRPr="00CB75BF">
            <w:t>Jennions</w:t>
          </w:r>
          <w:proofErr w:type="spellEnd"/>
          <w:r w:rsidRPr="00CB75BF">
            <w:t xml:space="preserve">, M.D., </w:t>
          </w:r>
          <w:proofErr w:type="spellStart"/>
          <w:r w:rsidRPr="00CB75BF">
            <w:t>Koricheva</w:t>
          </w:r>
          <w:proofErr w:type="spellEnd"/>
          <w:r w:rsidRPr="00CB75BF">
            <w:t xml:space="preserve">, J., Noble, D.W.A., Parker, T.H., </w:t>
          </w:r>
          <w:r w:rsidRPr="00CB75BF">
            <w:rPr>
              <w:i/>
              <w:iCs/>
            </w:rPr>
            <w:t>et al.</w:t>
          </w:r>
          <w:r w:rsidRPr="00CB75BF">
            <w:t xml:space="preserve"> (2021). Preferred reporting items for systematic reviews and meta‐analyses in ecology and evolutionary biology: A PRISMA extension. </w:t>
          </w:r>
          <w:r w:rsidRPr="00CB75BF">
            <w:rPr>
              <w:i/>
              <w:iCs/>
            </w:rPr>
            <w:t>Biol. Rev.</w:t>
          </w:r>
          <w:r w:rsidRPr="00CB75BF">
            <w:t>, 96, 1695–1722.</w:t>
          </w:r>
        </w:p>
        <w:p w14:paraId="081F73DC"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Ouzzani</w:t>
          </w:r>
          <w:proofErr w:type="spellEnd"/>
          <w:r w:rsidRPr="00CB75BF">
            <w:t xml:space="preserve">, M., </w:t>
          </w:r>
          <w:proofErr w:type="spellStart"/>
          <w:r w:rsidRPr="00CB75BF">
            <w:t>Hammady</w:t>
          </w:r>
          <w:proofErr w:type="spellEnd"/>
          <w:r w:rsidRPr="00CB75BF">
            <w:t xml:space="preserve">, H., </w:t>
          </w:r>
          <w:proofErr w:type="spellStart"/>
          <w:r w:rsidRPr="00CB75BF">
            <w:t>Fedorowicz</w:t>
          </w:r>
          <w:proofErr w:type="spellEnd"/>
          <w:r w:rsidRPr="00CB75BF">
            <w:t xml:space="preserve">, Z. &amp; </w:t>
          </w:r>
          <w:proofErr w:type="spellStart"/>
          <w:r w:rsidRPr="00CB75BF">
            <w:t>Elmagarmid</w:t>
          </w:r>
          <w:proofErr w:type="spellEnd"/>
          <w:r w:rsidRPr="00CB75BF">
            <w:t xml:space="preserve">, A. (2016). Rayyan - A web and mobile app for systematic reviews. </w:t>
          </w:r>
          <w:r w:rsidRPr="00CB75BF">
            <w:rPr>
              <w:i/>
              <w:iCs/>
            </w:rPr>
            <w:t>Syst. Rev.</w:t>
          </w:r>
          <w:r w:rsidRPr="00CB75BF">
            <w:t>, 5, 210.</w:t>
          </w:r>
        </w:p>
        <w:p w14:paraId="39AC753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aradis, E. &amp; </w:t>
          </w:r>
          <w:proofErr w:type="spellStart"/>
          <w:r w:rsidRPr="00CB75BF">
            <w:t>Schliep</w:t>
          </w:r>
          <w:proofErr w:type="spellEnd"/>
          <w:r w:rsidRPr="00CB75BF">
            <w:t xml:space="preserve">, K. (2018). ape 5.0: an environment for modern phylogenetics and evolutionary analyses in R. </w:t>
          </w:r>
          <w:r w:rsidRPr="00CB75BF">
            <w:rPr>
              <w:i/>
              <w:iCs/>
            </w:rPr>
            <w:t>Bioinformatics</w:t>
          </w:r>
          <w:r w:rsidRPr="00CB75BF">
            <w:t>, 35, 526–528.</w:t>
          </w:r>
        </w:p>
        <w:p w14:paraId="281ABFD0"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lastRenderedPageBreak/>
            <w:t>Pfab</w:t>
          </w:r>
          <w:proofErr w:type="spellEnd"/>
          <w:r w:rsidRPr="00CB75BF">
            <w:t xml:space="preserve">, F., Gabriel, W. &amp; Utz, M. (2016). Reversible phenotypic plasticity with continuous adaptation. </w:t>
          </w:r>
          <w:r w:rsidRPr="00CB75BF">
            <w:rPr>
              <w:i/>
              <w:iCs/>
            </w:rPr>
            <w:t>J. Math. Biol.</w:t>
          </w:r>
          <w:r w:rsidRPr="00CB75BF">
            <w:t>, 72, 435–466.</w:t>
          </w:r>
        </w:p>
        <w:p w14:paraId="253D64CF" w14:textId="1F5B1A6E"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ick, J.L., Nakagawa, S. &amp; Noble, D.W.A. (2019). Reproducible, </w:t>
          </w:r>
          <w:proofErr w:type="gramStart"/>
          <w:r w:rsidRPr="00CB75BF">
            <w:t>flexible</w:t>
          </w:r>
          <w:proofErr w:type="gramEnd"/>
          <w:r w:rsidRPr="00CB75BF">
            <w:t xml:space="preserve"> and high‐throughput data extraction from primary literature: The </w:t>
          </w:r>
          <w:proofErr w:type="spellStart"/>
          <w:r w:rsidRPr="00CB75BF">
            <w:t>metaDigitise</w:t>
          </w:r>
          <w:proofErr w:type="spellEnd"/>
          <w:r w:rsidRPr="00CB75BF">
            <w:t xml:space="preserve"> </w:t>
          </w:r>
          <w:r w:rsidR="00632666">
            <w:t>R</w:t>
          </w:r>
          <w:r w:rsidRPr="00CB75BF">
            <w:t xml:space="preserve"> package. </w:t>
          </w:r>
          <w:r w:rsidRPr="00CB75BF">
            <w:rPr>
              <w:i/>
              <w:iCs/>
            </w:rPr>
            <w:t xml:space="preserve">Methods Ecol. </w:t>
          </w:r>
          <w:proofErr w:type="spellStart"/>
          <w:r w:rsidRPr="00CB75BF">
            <w:rPr>
              <w:i/>
              <w:iCs/>
            </w:rPr>
            <w:t>Evol</w:t>
          </w:r>
          <w:proofErr w:type="spellEnd"/>
          <w:r w:rsidRPr="00CB75BF">
            <w:rPr>
              <w:i/>
              <w:iCs/>
            </w:rPr>
            <w:t>.</w:t>
          </w:r>
          <w:r w:rsidRPr="00CB75BF">
            <w:t>, 10, 426–431.</w:t>
          </w:r>
        </w:p>
        <w:p w14:paraId="3F510F4C"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Pottier, P., Burke, S., </w:t>
          </w:r>
          <w:proofErr w:type="spellStart"/>
          <w:r w:rsidRPr="00CB75BF">
            <w:t>Drobniak</w:t>
          </w:r>
          <w:proofErr w:type="spellEnd"/>
          <w:r w:rsidRPr="00CB75BF">
            <w:t xml:space="preserve">, S.M., </w:t>
          </w:r>
          <w:proofErr w:type="spellStart"/>
          <w:r w:rsidRPr="00CB75BF">
            <w:t>Lagisz</w:t>
          </w:r>
          <w:proofErr w:type="spellEnd"/>
          <w:r w:rsidRPr="00CB75BF">
            <w:t xml:space="preserve">, M. &amp; Nakagawa, S. (2021). Sexual (in) equality? A meta‐analysis of sex differences in thermal acclimation capacity across ectotherms. </w:t>
          </w:r>
          <w:proofErr w:type="spellStart"/>
          <w:r w:rsidRPr="00CB75BF">
            <w:rPr>
              <w:i/>
              <w:iCs/>
            </w:rPr>
            <w:t>Funct</w:t>
          </w:r>
          <w:proofErr w:type="spellEnd"/>
          <w:r w:rsidRPr="00CB75BF">
            <w:rPr>
              <w:i/>
              <w:iCs/>
            </w:rPr>
            <w:t>. Ecol.</w:t>
          </w:r>
          <w:r w:rsidRPr="00CB75BF">
            <w:t>, 35, 2663–2678.</w:t>
          </w:r>
        </w:p>
        <w:p w14:paraId="23C4B5FF"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Pustejovsky, J.E. (2018). Using response ratios for meta-</w:t>
          </w:r>
          <w:proofErr w:type="spellStart"/>
          <w:r w:rsidRPr="00CB75BF">
            <w:t>analyzing</w:t>
          </w:r>
          <w:proofErr w:type="spellEnd"/>
          <w:r w:rsidRPr="00CB75BF">
            <w:t xml:space="preserve"> single-case designs with </w:t>
          </w:r>
          <w:proofErr w:type="spellStart"/>
          <w:r w:rsidRPr="00CB75BF">
            <w:t>behavioral</w:t>
          </w:r>
          <w:proofErr w:type="spellEnd"/>
          <w:r w:rsidRPr="00CB75BF">
            <w:t xml:space="preserve"> outcomes. </w:t>
          </w:r>
          <w:r w:rsidRPr="00CB75BF">
            <w:rPr>
              <w:i/>
              <w:iCs/>
            </w:rPr>
            <w:t>J. Sch. Psychol.</w:t>
          </w:r>
          <w:r w:rsidRPr="00CB75BF">
            <w:t>, 68, 99–112.</w:t>
          </w:r>
        </w:p>
        <w:p w14:paraId="4C86B3E1"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Quinn, G.P. &amp; Keough, M.J. (2002). </w:t>
          </w:r>
          <w:r w:rsidRPr="00CB75BF">
            <w:rPr>
              <w:i/>
              <w:iCs/>
            </w:rPr>
            <w:t>Experimental design and data analysis for biologists</w:t>
          </w:r>
          <w:r w:rsidRPr="00CB75BF">
            <w:t>. Cambridge University Press, Cambridge, UK.</w:t>
          </w:r>
        </w:p>
        <w:p w14:paraId="66AF9A13"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Raynal</w:t>
          </w:r>
          <w:proofErr w:type="spellEnd"/>
          <w:r w:rsidRPr="00CB75BF">
            <w:t xml:space="preserve">, R.S., Noble, D.W.A., Riley, J.L., Senior, A.M., Warner, D.A., </w:t>
          </w:r>
          <w:proofErr w:type="gramStart"/>
          <w:r w:rsidRPr="00CB75BF">
            <w:t>While,</w:t>
          </w:r>
          <w:proofErr w:type="gramEnd"/>
          <w:r w:rsidRPr="00CB75BF">
            <w:t xml:space="preserve"> G.M., </w:t>
          </w:r>
          <w:r w:rsidRPr="00CB75BF">
            <w:rPr>
              <w:i/>
              <w:iCs/>
            </w:rPr>
            <w:t>et al.</w:t>
          </w:r>
          <w:r w:rsidRPr="00CB75BF">
            <w:t xml:space="preserve"> (2022). Impact of fluctuating developmental temperatures on phenotypic traits in reptiles: A meta-analysis. </w:t>
          </w:r>
          <w:r w:rsidRPr="00CB75BF">
            <w:rPr>
              <w:i/>
              <w:iCs/>
            </w:rPr>
            <w:t>J. Exp. Biol.</w:t>
          </w:r>
          <w:r w:rsidRPr="00CB75BF">
            <w:t>, 225.</w:t>
          </w:r>
        </w:p>
        <w:p w14:paraId="79B6B4D9"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chulte, P.M. (2014). What is environmental stress? Insights from fish living in a variable environment. </w:t>
          </w:r>
          <w:r w:rsidRPr="00CB75BF">
            <w:rPr>
              <w:i/>
              <w:iCs/>
            </w:rPr>
            <w:t>J. Exp. Biol.</w:t>
          </w:r>
          <w:r w:rsidRPr="00CB75BF">
            <w:t>, 217, 23–34.</w:t>
          </w:r>
        </w:p>
        <w:p w14:paraId="7144E2E3"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Seebacher</w:t>
          </w:r>
          <w:proofErr w:type="spellEnd"/>
          <w:r w:rsidRPr="00CB75BF">
            <w:t xml:space="preserve">, F., White, C.R. &amp; Franklin, C.E. (2015). Physiological plasticity increases resilience of ectothermic animals to climate change. </w:t>
          </w:r>
          <w:r w:rsidRPr="00CB75BF">
            <w:rPr>
              <w:i/>
              <w:iCs/>
            </w:rPr>
            <w:t xml:space="preserve">Nat. </w:t>
          </w:r>
          <w:proofErr w:type="spellStart"/>
          <w:r w:rsidRPr="00CB75BF">
            <w:rPr>
              <w:i/>
              <w:iCs/>
            </w:rPr>
            <w:t>Clim</w:t>
          </w:r>
          <w:proofErr w:type="spellEnd"/>
          <w:r w:rsidRPr="00CB75BF">
            <w:rPr>
              <w:i/>
              <w:iCs/>
            </w:rPr>
            <w:t>. Chang.</w:t>
          </w:r>
          <w:r w:rsidRPr="00CB75BF">
            <w:t>, 5, 61–66.</w:t>
          </w:r>
        </w:p>
        <w:p w14:paraId="7AC11A9E" w14:textId="152540EB"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Senior, A.M., </w:t>
          </w:r>
          <w:proofErr w:type="spellStart"/>
          <w:r w:rsidRPr="00CB75BF">
            <w:t>Grueber</w:t>
          </w:r>
          <w:proofErr w:type="spellEnd"/>
          <w:r w:rsidRPr="00CB75BF">
            <w:t xml:space="preserve">, C.E., </w:t>
          </w:r>
          <w:proofErr w:type="spellStart"/>
          <w:r w:rsidRPr="00CB75BF">
            <w:t>Kamiya</w:t>
          </w:r>
          <w:proofErr w:type="spellEnd"/>
          <w:r w:rsidRPr="00CB75BF">
            <w:t xml:space="preserve">, T., </w:t>
          </w:r>
          <w:proofErr w:type="spellStart"/>
          <w:r w:rsidRPr="00CB75BF">
            <w:t>Lagisz</w:t>
          </w:r>
          <w:proofErr w:type="spellEnd"/>
          <w:r w:rsidRPr="00CB75BF">
            <w:t xml:space="preserve">, M., </w:t>
          </w:r>
          <w:proofErr w:type="spellStart"/>
          <w:r w:rsidRPr="00CB75BF">
            <w:t>O’</w:t>
          </w:r>
          <w:r w:rsidR="00632666">
            <w:t>D</w:t>
          </w:r>
          <w:r w:rsidRPr="00CB75BF">
            <w:t>wyer</w:t>
          </w:r>
          <w:proofErr w:type="spellEnd"/>
          <w:r w:rsidRPr="00CB75BF">
            <w:t xml:space="preserve">, K., Santos, E.S.A., </w:t>
          </w:r>
          <w:r w:rsidRPr="00CB75BF">
            <w:rPr>
              <w:i/>
              <w:iCs/>
            </w:rPr>
            <w:t>et al.</w:t>
          </w:r>
          <w:r w:rsidRPr="00CB75BF">
            <w:t xml:space="preserve"> (2016). Heterogeneity in ecological and evolutionary meta‐analyses: Its magnitude and implications. </w:t>
          </w:r>
          <w:r w:rsidRPr="00CB75BF">
            <w:rPr>
              <w:i/>
              <w:iCs/>
            </w:rPr>
            <w:t>Ecology</w:t>
          </w:r>
          <w:r w:rsidRPr="00CB75BF">
            <w:t>, 97, 3293–3299.</w:t>
          </w:r>
        </w:p>
        <w:p w14:paraId="2F971501" w14:textId="77777777" w:rsidR="00DD1C77" w:rsidRDefault="00CB75BF" w:rsidP="002441BC">
          <w:pPr>
            <w:pStyle w:val="Bibliography5"/>
            <w:spacing w:before="0" w:beforeAutospacing="0" w:after="0" w:afterAutospacing="0" w:line="480" w:lineRule="auto"/>
            <w:ind w:left="300" w:hanging="300"/>
            <w:divId w:val="1295335171"/>
          </w:pPr>
          <w:r w:rsidRPr="00CB75BF">
            <w:t xml:space="preserve">Sterne, J.A.C., Becker, B.J. &amp; Egger, M. (2005). The funnel </w:t>
          </w:r>
          <w:proofErr w:type="gramStart"/>
          <w:r w:rsidRPr="00CB75BF">
            <w:t>plot</w:t>
          </w:r>
          <w:proofErr w:type="gramEnd"/>
          <w:r w:rsidRPr="00CB75BF">
            <w:t xml:space="preserve">. </w:t>
          </w:r>
          <w:r w:rsidR="00604808">
            <w:t xml:space="preserve">In </w:t>
          </w:r>
          <w:r w:rsidRPr="00CB75BF">
            <w:rPr>
              <w:i/>
              <w:iCs/>
            </w:rPr>
            <w:t>Publication Bias in Meta‐Analysis: Prevention, Assessment and Adjustments</w:t>
          </w:r>
          <w:r w:rsidR="00604808">
            <w:t xml:space="preserve"> (H.R. Rothstein, A.J. </w:t>
          </w:r>
          <w:proofErr w:type="spellStart"/>
          <w:r w:rsidR="00604808">
            <w:t>Sutto</w:t>
          </w:r>
          <w:proofErr w:type="spellEnd"/>
          <w:r w:rsidR="00604808">
            <w:t>, M. Egger eds.), pp. 73-98. John Wiley &amp; Sons, New York</w:t>
          </w:r>
          <w:r w:rsidR="00DD1C77">
            <w:t>.</w:t>
          </w:r>
          <w:r w:rsidRPr="00CB75BF">
            <w:t xml:space="preserve"> </w:t>
          </w:r>
        </w:p>
        <w:p w14:paraId="40D769FC" w14:textId="30446F18" w:rsidR="00CB75BF" w:rsidRPr="00CB75BF" w:rsidRDefault="00CB75BF" w:rsidP="002441BC">
          <w:pPr>
            <w:pStyle w:val="Bibliography5"/>
            <w:spacing w:before="0" w:beforeAutospacing="0" w:after="0" w:afterAutospacing="0" w:line="480" w:lineRule="auto"/>
            <w:ind w:left="300" w:hanging="300"/>
            <w:divId w:val="1295335171"/>
          </w:pPr>
          <w:r w:rsidRPr="00CB75BF">
            <w:lastRenderedPageBreak/>
            <w:t xml:space="preserve">Stocker, C.W., Bamford, S.M., Jahn, M., </w:t>
          </w:r>
          <w:proofErr w:type="spellStart"/>
          <w:r w:rsidRPr="00CB75BF">
            <w:t>Mazué</w:t>
          </w:r>
          <w:proofErr w:type="spellEnd"/>
          <w:r w:rsidRPr="00CB75BF">
            <w:t xml:space="preserve">, G.P.F., Pettersen, A.K., Ritchie, D., </w:t>
          </w:r>
          <w:r w:rsidRPr="00CB75BF">
            <w:rPr>
              <w:i/>
              <w:iCs/>
            </w:rPr>
            <w:t>et al.</w:t>
          </w:r>
          <w:r w:rsidRPr="00CB75BF">
            <w:t xml:space="preserve"> (2024). The Ef</w:t>
          </w:r>
          <w:r w:rsidR="00DD1C77" w:rsidRPr="00CB75BF">
            <w:t>fect of temperature variability on biological responses of ectothermic animals—</w:t>
          </w:r>
          <w:r w:rsidR="00DD1C77">
            <w:t>A</w:t>
          </w:r>
          <w:r w:rsidR="00DD1C77" w:rsidRPr="00CB75BF">
            <w:t xml:space="preserve"> meta‐an</w:t>
          </w:r>
          <w:r w:rsidRPr="00CB75BF">
            <w:t xml:space="preserve">alysis. </w:t>
          </w:r>
          <w:r w:rsidRPr="00CB75BF">
            <w:rPr>
              <w:i/>
              <w:iCs/>
            </w:rPr>
            <w:t>Ecol. Lett.</w:t>
          </w:r>
          <w:r w:rsidRPr="00CB75BF">
            <w:t>, 27, e14511.</w:t>
          </w:r>
        </w:p>
        <w:p w14:paraId="2309CBC1"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Stoks</w:t>
          </w:r>
          <w:proofErr w:type="spellEnd"/>
          <w:r w:rsidRPr="00CB75BF">
            <w:t xml:space="preserve">, R., </w:t>
          </w:r>
          <w:proofErr w:type="spellStart"/>
          <w:r w:rsidRPr="00CB75BF">
            <w:t>Verheyen</w:t>
          </w:r>
          <w:proofErr w:type="spellEnd"/>
          <w:r w:rsidRPr="00CB75BF">
            <w:t xml:space="preserve">, J., </w:t>
          </w:r>
          <w:proofErr w:type="spellStart"/>
          <w:r w:rsidRPr="00CB75BF">
            <w:t>Dievel</w:t>
          </w:r>
          <w:proofErr w:type="spellEnd"/>
          <w:r w:rsidRPr="00CB75BF">
            <w:t xml:space="preserve">, M.V. &amp; </w:t>
          </w:r>
          <w:proofErr w:type="spellStart"/>
          <w:r w:rsidRPr="00CB75BF">
            <w:t>Tüzün</w:t>
          </w:r>
          <w:proofErr w:type="spellEnd"/>
          <w:r w:rsidRPr="00CB75BF">
            <w:t xml:space="preserve">, N. (2017). Daily temperature variation and extreme high temperatures drive performance and biotic interactions in a warming world. </w:t>
          </w:r>
          <w:proofErr w:type="spellStart"/>
          <w:r w:rsidRPr="00CB75BF">
            <w:rPr>
              <w:i/>
              <w:iCs/>
            </w:rPr>
            <w:t>Curr</w:t>
          </w:r>
          <w:proofErr w:type="spellEnd"/>
          <w:r w:rsidRPr="00CB75BF">
            <w:rPr>
              <w:i/>
              <w:iCs/>
            </w:rPr>
            <w:t xml:space="preserve">. </w:t>
          </w:r>
          <w:proofErr w:type="spellStart"/>
          <w:r w:rsidRPr="00CB75BF">
            <w:rPr>
              <w:i/>
              <w:iCs/>
            </w:rPr>
            <w:t>Opin</w:t>
          </w:r>
          <w:proofErr w:type="spellEnd"/>
          <w:r w:rsidRPr="00CB75BF">
            <w:rPr>
              <w:i/>
              <w:iCs/>
            </w:rPr>
            <w:t>. Insect Sci.</w:t>
          </w:r>
          <w:r w:rsidRPr="00CB75BF">
            <w:t>, 23, 35–42.</w:t>
          </w:r>
        </w:p>
        <w:p w14:paraId="49DA7178"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Vázquez, D.P., </w:t>
          </w:r>
          <w:proofErr w:type="spellStart"/>
          <w:r w:rsidRPr="00CB75BF">
            <w:t>Gianoli</w:t>
          </w:r>
          <w:proofErr w:type="spellEnd"/>
          <w:r w:rsidRPr="00CB75BF">
            <w:t xml:space="preserve">, E., Morris, W.F. &amp; </w:t>
          </w:r>
          <w:proofErr w:type="spellStart"/>
          <w:r w:rsidRPr="00CB75BF">
            <w:t>Bozinovic</w:t>
          </w:r>
          <w:proofErr w:type="spellEnd"/>
          <w:r w:rsidRPr="00CB75BF">
            <w:t xml:space="preserve">, F. (2017). Ecological and evolutionary impacts of changing climatic variability. </w:t>
          </w:r>
          <w:r w:rsidRPr="00CB75BF">
            <w:rPr>
              <w:i/>
              <w:iCs/>
            </w:rPr>
            <w:t>Biol. Rev.</w:t>
          </w:r>
          <w:r w:rsidRPr="00CB75BF">
            <w:t>, 92, 22–42.</w:t>
          </w:r>
        </w:p>
        <w:p w14:paraId="5C3FF7F0" w14:textId="77777777" w:rsidR="00CB75BF" w:rsidRPr="00CB75BF" w:rsidRDefault="00CB75BF" w:rsidP="002441BC">
          <w:pPr>
            <w:pStyle w:val="Bibliography5"/>
            <w:spacing w:before="0" w:beforeAutospacing="0" w:after="0" w:afterAutospacing="0" w:line="480" w:lineRule="auto"/>
            <w:ind w:left="300" w:hanging="300"/>
            <w:divId w:val="1295335171"/>
          </w:pPr>
          <w:proofErr w:type="spellStart"/>
          <w:r w:rsidRPr="00CB75BF">
            <w:t>Viechtbauer</w:t>
          </w:r>
          <w:proofErr w:type="spellEnd"/>
          <w:r w:rsidRPr="00CB75BF">
            <w:t xml:space="preserve">, W. (2010). Conducting meta-analyses in R with the </w:t>
          </w:r>
          <w:proofErr w:type="spellStart"/>
          <w:r w:rsidRPr="00CB75BF">
            <w:t>metafor</w:t>
          </w:r>
          <w:proofErr w:type="spellEnd"/>
          <w:r w:rsidRPr="00CB75BF">
            <w:t xml:space="preserve"> package. </w:t>
          </w:r>
          <w:r w:rsidRPr="00CB75BF">
            <w:rPr>
              <w:i/>
              <w:iCs/>
            </w:rPr>
            <w:t xml:space="preserve">J. Stat. </w:t>
          </w:r>
          <w:proofErr w:type="spellStart"/>
          <w:r w:rsidRPr="00CB75BF">
            <w:rPr>
              <w:i/>
              <w:iCs/>
            </w:rPr>
            <w:t>Softw</w:t>
          </w:r>
          <w:proofErr w:type="spellEnd"/>
          <w:r w:rsidRPr="00CB75BF">
            <w:rPr>
              <w:i/>
              <w:iCs/>
            </w:rPr>
            <w:t>.</w:t>
          </w:r>
          <w:r w:rsidRPr="00CB75BF">
            <w:t>, 36, 1–48.</w:t>
          </w:r>
        </w:p>
        <w:p w14:paraId="1D1788E2"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Wickham, H. (2011). ggplot2. </w:t>
          </w:r>
          <w:r w:rsidRPr="00CB75BF">
            <w:rPr>
              <w:i/>
              <w:iCs/>
            </w:rPr>
            <w:t xml:space="preserve">Wiley </w:t>
          </w:r>
          <w:proofErr w:type="spellStart"/>
          <w:r w:rsidRPr="00CB75BF">
            <w:rPr>
              <w:i/>
              <w:iCs/>
            </w:rPr>
            <w:t>Interdiscip</w:t>
          </w:r>
          <w:proofErr w:type="spellEnd"/>
          <w:r w:rsidRPr="00CB75BF">
            <w:rPr>
              <w:i/>
              <w:iCs/>
            </w:rPr>
            <w:t>. Rev.-</w:t>
          </w:r>
          <w:proofErr w:type="spellStart"/>
          <w:r w:rsidRPr="00CB75BF">
            <w:rPr>
              <w:i/>
              <w:iCs/>
            </w:rPr>
            <w:t>Comput</w:t>
          </w:r>
          <w:proofErr w:type="spellEnd"/>
          <w:r w:rsidRPr="00CB75BF">
            <w:rPr>
              <w:i/>
              <w:iCs/>
            </w:rPr>
            <w:t>. Stat.</w:t>
          </w:r>
          <w:r w:rsidRPr="00CB75BF">
            <w:t>, 3, 180–185.</w:t>
          </w:r>
        </w:p>
        <w:p w14:paraId="2AEAFFA6" w14:textId="77777777" w:rsidR="00CB75BF" w:rsidRPr="00CB75BF" w:rsidRDefault="00CB75BF" w:rsidP="002441BC">
          <w:pPr>
            <w:pStyle w:val="Bibliography5"/>
            <w:spacing w:before="0" w:beforeAutospacing="0" w:after="0" w:afterAutospacing="0" w:line="480" w:lineRule="auto"/>
            <w:ind w:left="300" w:hanging="300"/>
            <w:divId w:val="1295335171"/>
          </w:pPr>
          <w:r w:rsidRPr="00CB75BF">
            <w:t xml:space="preserve">Zimmer, C., Woods, H.A. &amp; Martin, L.B. (2022). Information theory in vertebrate stress physiology. </w:t>
          </w:r>
          <w:r w:rsidRPr="00CB75BF">
            <w:rPr>
              <w:i/>
              <w:iCs/>
            </w:rPr>
            <w:t xml:space="preserve">Trends Endocrinol. </w:t>
          </w:r>
          <w:proofErr w:type="spellStart"/>
          <w:r w:rsidRPr="00CB75BF">
            <w:rPr>
              <w:i/>
              <w:iCs/>
            </w:rPr>
            <w:t>Metab</w:t>
          </w:r>
          <w:proofErr w:type="spellEnd"/>
          <w:r w:rsidRPr="00CB75BF">
            <w:rPr>
              <w:i/>
              <w:iCs/>
            </w:rPr>
            <w:t>.</w:t>
          </w:r>
          <w:r w:rsidRPr="00CB75BF">
            <w:t>, 33, 8–17.</w:t>
          </w:r>
        </w:p>
        <w:p w14:paraId="671D0015" w14:textId="145E49F7" w:rsidR="00EC5B33" w:rsidRDefault="00CB75BF" w:rsidP="002441BC">
          <w:pPr>
            <w:spacing w:line="480" w:lineRule="auto"/>
            <w:rPr>
              <w:rFonts w:ascii="Times New Roman" w:eastAsiaTheme="minorEastAsia" w:hAnsi="Times New Roman" w:cs="Times New Roman"/>
              <w:sz w:val="24"/>
              <w:szCs w:val="24"/>
            </w:rPr>
          </w:pPr>
          <w:r w:rsidRPr="00CB75BF">
            <w:rPr>
              <w:rFonts w:ascii="Times New Roman" w:eastAsia="Times New Roman" w:hAnsi="Times New Roman" w:cs="Times New Roman"/>
              <w:sz w:val="24"/>
            </w:rPr>
            <w:t> </w:t>
          </w:r>
        </w:p>
      </w:sdtContent>
    </w:sdt>
    <w:p w14:paraId="4D03B28C" w14:textId="77777777" w:rsidR="001306C0" w:rsidRDefault="00D71BE2" w:rsidP="00B37A15">
      <w:pPr>
        <w:spacing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 </w:t>
      </w: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lastRenderedPageBreak/>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37260D62" w:rsidR="002441BC" w:rsidRDefault="002441BC" w:rsidP="00D71BE2">
      <w:pPr>
        <w:spacing w:after="0" w:line="240" w:lineRule="auto"/>
        <w:rPr>
          <w:rFonts w:ascii="Times New Roman" w:hAnsi="Times New Roman" w:cs="Times New Roman"/>
          <w:b/>
          <w:bCs/>
          <w:sz w:val="24"/>
          <w:szCs w:val="24"/>
        </w:rPr>
      </w:pPr>
      <w:r>
        <w:rPr>
          <w:rFonts w:ascii="Times New Roman" w:eastAsiaTheme="minorEastAsia" w:hAnsi="Times New Roman" w:cs="Times New Roman"/>
          <w:noProof/>
          <w:sz w:val="24"/>
          <w:szCs w:val="24"/>
        </w:rPr>
        <w:drawing>
          <wp:inline distT="0" distB="0" distL="0" distR="0" wp14:anchorId="49DC27EA" wp14:editId="1DF42882">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p>
    <w:p w14:paraId="6C67DC50" w14:textId="677BEC8F" w:rsidR="002441BC" w:rsidRDefault="002441BC" w:rsidP="00D71BE2">
      <w:pPr>
        <w:spacing w:after="0" w:line="240" w:lineRule="auto"/>
        <w:rPr>
          <w:rFonts w:ascii="Times New Roman" w:hAnsi="Times New Roman" w:cs="Times New Roman"/>
          <w:b/>
          <w:bCs/>
          <w:sz w:val="24"/>
          <w:szCs w:val="24"/>
        </w:rPr>
      </w:pPr>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45B1E9D3"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60B8BC9A" w14:textId="77777777" w:rsidR="00B37A15" w:rsidRDefault="00B37A15" w:rsidP="002441BC">
      <w:pPr>
        <w:spacing w:after="0" w:line="480" w:lineRule="auto"/>
        <w:rPr>
          <w:rFonts w:ascii="Times New Roman" w:eastAsiaTheme="minorEastAsia" w:hAnsi="Times New Roman" w:cs="Times New Roman"/>
          <w:b/>
          <w:bCs/>
          <w:sz w:val="24"/>
          <w:szCs w:val="24"/>
        </w:rPr>
      </w:pPr>
    </w:p>
    <w:p w14:paraId="13ADBA58" w14:textId="55641C97" w:rsidR="00B37A15" w:rsidRDefault="00B37A15" w:rsidP="002441BC">
      <w:pPr>
        <w:spacing w:after="0" w:line="480" w:lineRule="auto"/>
        <w:rPr>
          <w:rFonts w:ascii="Times New Roman" w:hAnsi="Times New Roman" w:cs="Times New Roman"/>
          <w:b/>
          <w:bCs/>
          <w:sz w:val="24"/>
          <w:szCs w:val="24"/>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can be done by subtracting the natural logarithm of the sample means for 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r>
        <w:rPr>
          <w:rFonts w:ascii="Times New Roman" w:eastAsiaTheme="minorEastAsia" w:hAnsi="Times New Roman" w:cs="Times New Roman"/>
          <w:b/>
          <w:bCs/>
          <w:sz w:val="24"/>
          <w:szCs w:val="24"/>
        </w:rPr>
        <w:t xml:space="preserve"> </w:t>
      </w:r>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w:t>
      </w:r>
      <w:r w:rsidRPr="00402514">
        <w:rPr>
          <w:rFonts w:ascii="Times New Roman" w:hAnsi="Times New Roman" w:cs="Times New Roman"/>
          <w:sz w:val="24"/>
          <w:szCs w:val="24"/>
        </w:rPr>
        <w:lastRenderedPageBreak/>
        <w:t xml:space="preserve">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lastRenderedPageBreak/>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914BAA" w14:textId="77777777" w:rsidR="007D15E8" w:rsidRDefault="007D15E8" w:rsidP="00260708">
      <w:pPr>
        <w:spacing w:after="0" w:line="240" w:lineRule="auto"/>
      </w:pPr>
      <w:r>
        <w:separator/>
      </w:r>
    </w:p>
  </w:endnote>
  <w:endnote w:type="continuationSeparator" w:id="0">
    <w:p w14:paraId="5F9DD4B1" w14:textId="77777777" w:rsidR="007D15E8" w:rsidRDefault="007D15E8"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9CCD5" w14:textId="77777777" w:rsidR="007D15E8" w:rsidRDefault="007D15E8" w:rsidP="00260708">
      <w:pPr>
        <w:spacing w:after="0" w:line="240" w:lineRule="auto"/>
      </w:pPr>
      <w:r>
        <w:separator/>
      </w:r>
    </w:p>
  </w:footnote>
  <w:footnote w:type="continuationSeparator" w:id="0">
    <w:p w14:paraId="6DB7E87F" w14:textId="77777777" w:rsidR="007D15E8" w:rsidRDefault="007D15E8"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27E9E"/>
    <w:rsid w:val="00037144"/>
    <w:rsid w:val="00051BF0"/>
    <w:rsid w:val="00057DD6"/>
    <w:rsid w:val="00057E51"/>
    <w:rsid w:val="00072977"/>
    <w:rsid w:val="000741D5"/>
    <w:rsid w:val="00074260"/>
    <w:rsid w:val="00074EA1"/>
    <w:rsid w:val="000763D5"/>
    <w:rsid w:val="00081D4E"/>
    <w:rsid w:val="0008448D"/>
    <w:rsid w:val="00086780"/>
    <w:rsid w:val="00086E68"/>
    <w:rsid w:val="0009269B"/>
    <w:rsid w:val="000957D1"/>
    <w:rsid w:val="000A2886"/>
    <w:rsid w:val="000A36FC"/>
    <w:rsid w:val="000A7D90"/>
    <w:rsid w:val="000B0220"/>
    <w:rsid w:val="000B0D47"/>
    <w:rsid w:val="000B3280"/>
    <w:rsid w:val="000B650F"/>
    <w:rsid w:val="000C169D"/>
    <w:rsid w:val="000C67EC"/>
    <w:rsid w:val="000D2563"/>
    <w:rsid w:val="000D447F"/>
    <w:rsid w:val="000D74DE"/>
    <w:rsid w:val="000E585F"/>
    <w:rsid w:val="000E6417"/>
    <w:rsid w:val="000E7119"/>
    <w:rsid w:val="000F344C"/>
    <w:rsid w:val="000F3A14"/>
    <w:rsid w:val="000F736D"/>
    <w:rsid w:val="001003CC"/>
    <w:rsid w:val="00101448"/>
    <w:rsid w:val="001064E4"/>
    <w:rsid w:val="00110581"/>
    <w:rsid w:val="00112AEF"/>
    <w:rsid w:val="001203CE"/>
    <w:rsid w:val="0012239A"/>
    <w:rsid w:val="00125146"/>
    <w:rsid w:val="001306C0"/>
    <w:rsid w:val="00134DAC"/>
    <w:rsid w:val="0013752A"/>
    <w:rsid w:val="00151E59"/>
    <w:rsid w:val="00152001"/>
    <w:rsid w:val="00156061"/>
    <w:rsid w:val="00162D3A"/>
    <w:rsid w:val="001671B5"/>
    <w:rsid w:val="00167C69"/>
    <w:rsid w:val="001730A2"/>
    <w:rsid w:val="00173BDF"/>
    <w:rsid w:val="00174C1A"/>
    <w:rsid w:val="00176118"/>
    <w:rsid w:val="00182043"/>
    <w:rsid w:val="001902A4"/>
    <w:rsid w:val="00191D7D"/>
    <w:rsid w:val="00193279"/>
    <w:rsid w:val="00194BCF"/>
    <w:rsid w:val="001B1095"/>
    <w:rsid w:val="001B3ECE"/>
    <w:rsid w:val="001B679D"/>
    <w:rsid w:val="001B7E80"/>
    <w:rsid w:val="001C09DD"/>
    <w:rsid w:val="001C4964"/>
    <w:rsid w:val="001C50AC"/>
    <w:rsid w:val="001D1A49"/>
    <w:rsid w:val="001D6ED6"/>
    <w:rsid w:val="001E5EDA"/>
    <w:rsid w:val="001E640E"/>
    <w:rsid w:val="001E729C"/>
    <w:rsid w:val="001F5D12"/>
    <w:rsid w:val="00200B6D"/>
    <w:rsid w:val="00200F41"/>
    <w:rsid w:val="00212634"/>
    <w:rsid w:val="002157FA"/>
    <w:rsid w:val="002441BC"/>
    <w:rsid w:val="00246AD6"/>
    <w:rsid w:val="00260708"/>
    <w:rsid w:val="0026400F"/>
    <w:rsid w:val="0026760B"/>
    <w:rsid w:val="00272946"/>
    <w:rsid w:val="00276D04"/>
    <w:rsid w:val="002847F9"/>
    <w:rsid w:val="00284B2A"/>
    <w:rsid w:val="00292DE1"/>
    <w:rsid w:val="002969D8"/>
    <w:rsid w:val="002A0D54"/>
    <w:rsid w:val="002A4B92"/>
    <w:rsid w:val="002A5B54"/>
    <w:rsid w:val="002A7303"/>
    <w:rsid w:val="002B4666"/>
    <w:rsid w:val="002B58EC"/>
    <w:rsid w:val="002C335F"/>
    <w:rsid w:val="002C4073"/>
    <w:rsid w:val="002D58DD"/>
    <w:rsid w:val="002D5F64"/>
    <w:rsid w:val="002D7B94"/>
    <w:rsid w:val="002E4AD4"/>
    <w:rsid w:val="002F7487"/>
    <w:rsid w:val="003020E4"/>
    <w:rsid w:val="00306EE5"/>
    <w:rsid w:val="00311B1F"/>
    <w:rsid w:val="0031338B"/>
    <w:rsid w:val="00316178"/>
    <w:rsid w:val="00325D68"/>
    <w:rsid w:val="00325FE7"/>
    <w:rsid w:val="0033093B"/>
    <w:rsid w:val="0033772E"/>
    <w:rsid w:val="00337E02"/>
    <w:rsid w:val="00342C37"/>
    <w:rsid w:val="003441A9"/>
    <w:rsid w:val="00351034"/>
    <w:rsid w:val="0035189F"/>
    <w:rsid w:val="0035592E"/>
    <w:rsid w:val="00362375"/>
    <w:rsid w:val="003634B5"/>
    <w:rsid w:val="00363C7E"/>
    <w:rsid w:val="00364197"/>
    <w:rsid w:val="003662F8"/>
    <w:rsid w:val="00373267"/>
    <w:rsid w:val="003764EF"/>
    <w:rsid w:val="00382267"/>
    <w:rsid w:val="00390747"/>
    <w:rsid w:val="003911E7"/>
    <w:rsid w:val="00396D50"/>
    <w:rsid w:val="00397304"/>
    <w:rsid w:val="00397D8A"/>
    <w:rsid w:val="003B23B9"/>
    <w:rsid w:val="003B4C33"/>
    <w:rsid w:val="003C26C9"/>
    <w:rsid w:val="003C2F88"/>
    <w:rsid w:val="003C4EA7"/>
    <w:rsid w:val="003D1425"/>
    <w:rsid w:val="003E17AD"/>
    <w:rsid w:val="003F11DB"/>
    <w:rsid w:val="003F2DE3"/>
    <w:rsid w:val="003F4653"/>
    <w:rsid w:val="003F51CE"/>
    <w:rsid w:val="004202C8"/>
    <w:rsid w:val="0042151F"/>
    <w:rsid w:val="00421C38"/>
    <w:rsid w:val="00422172"/>
    <w:rsid w:val="0043308D"/>
    <w:rsid w:val="004353E7"/>
    <w:rsid w:val="004361D0"/>
    <w:rsid w:val="00445248"/>
    <w:rsid w:val="00450F3F"/>
    <w:rsid w:val="00461149"/>
    <w:rsid w:val="00470F81"/>
    <w:rsid w:val="00472399"/>
    <w:rsid w:val="00473BE5"/>
    <w:rsid w:val="0047582C"/>
    <w:rsid w:val="00481A0B"/>
    <w:rsid w:val="0049119A"/>
    <w:rsid w:val="004A385E"/>
    <w:rsid w:val="004A4605"/>
    <w:rsid w:val="004A7666"/>
    <w:rsid w:val="004B2DBD"/>
    <w:rsid w:val="004B38EE"/>
    <w:rsid w:val="004B4FA5"/>
    <w:rsid w:val="004C0ED6"/>
    <w:rsid w:val="004C74A9"/>
    <w:rsid w:val="004D3856"/>
    <w:rsid w:val="004E2163"/>
    <w:rsid w:val="004E6031"/>
    <w:rsid w:val="004E7C0D"/>
    <w:rsid w:val="004E7D05"/>
    <w:rsid w:val="00503C86"/>
    <w:rsid w:val="0050456E"/>
    <w:rsid w:val="00510AA2"/>
    <w:rsid w:val="00510DAE"/>
    <w:rsid w:val="00512435"/>
    <w:rsid w:val="00512D27"/>
    <w:rsid w:val="005155B0"/>
    <w:rsid w:val="00520BA7"/>
    <w:rsid w:val="005330F4"/>
    <w:rsid w:val="00535801"/>
    <w:rsid w:val="00537EA6"/>
    <w:rsid w:val="0055588C"/>
    <w:rsid w:val="00564BB3"/>
    <w:rsid w:val="00572F46"/>
    <w:rsid w:val="005753FB"/>
    <w:rsid w:val="005813C2"/>
    <w:rsid w:val="00594372"/>
    <w:rsid w:val="00596F0E"/>
    <w:rsid w:val="005A37BD"/>
    <w:rsid w:val="005A4259"/>
    <w:rsid w:val="005A5007"/>
    <w:rsid w:val="005A57C8"/>
    <w:rsid w:val="005B35EF"/>
    <w:rsid w:val="005C105F"/>
    <w:rsid w:val="005C18C9"/>
    <w:rsid w:val="005C60C0"/>
    <w:rsid w:val="005E1FAD"/>
    <w:rsid w:val="005E752A"/>
    <w:rsid w:val="00600A62"/>
    <w:rsid w:val="00604808"/>
    <w:rsid w:val="0060562D"/>
    <w:rsid w:val="00612DD9"/>
    <w:rsid w:val="00615FF7"/>
    <w:rsid w:val="00616D0F"/>
    <w:rsid w:val="00632666"/>
    <w:rsid w:val="006334C4"/>
    <w:rsid w:val="00634252"/>
    <w:rsid w:val="00640658"/>
    <w:rsid w:val="0064086B"/>
    <w:rsid w:val="006430BF"/>
    <w:rsid w:val="00643824"/>
    <w:rsid w:val="006539F5"/>
    <w:rsid w:val="00664359"/>
    <w:rsid w:val="00667903"/>
    <w:rsid w:val="00671815"/>
    <w:rsid w:val="0067260A"/>
    <w:rsid w:val="006763E8"/>
    <w:rsid w:val="00681579"/>
    <w:rsid w:val="00686AC5"/>
    <w:rsid w:val="006872F7"/>
    <w:rsid w:val="006959D1"/>
    <w:rsid w:val="006B0CF0"/>
    <w:rsid w:val="006B1DFE"/>
    <w:rsid w:val="006B5B79"/>
    <w:rsid w:val="006B71F5"/>
    <w:rsid w:val="006C06DE"/>
    <w:rsid w:val="006C7AC6"/>
    <w:rsid w:val="006D3EA0"/>
    <w:rsid w:val="006E0417"/>
    <w:rsid w:val="006E271D"/>
    <w:rsid w:val="00700266"/>
    <w:rsid w:val="00701BEF"/>
    <w:rsid w:val="007041E5"/>
    <w:rsid w:val="00712368"/>
    <w:rsid w:val="00712E19"/>
    <w:rsid w:val="00714066"/>
    <w:rsid w:val="007141A8"/>
    <w:rsid w:val="007171E4"/>
    <w:rsid w:val="00717B77"/>
    <w:rsid w:val="0072195B"/>
    <w:rsid w:val="007250C8"/>
    <w:rsid w:val="0072661C"/>
    <w:rsid w:val="00737BFF"/>
    <w:rsid w:val="00763095"/>
    <w:rsid w:val="00765B0E"/>
    <w:rsid w:val="007814FD"/>
    <w:rsid w:val="007828F6"/>
    <w:rsid w:val="00784083"/>
    <w:rsid w:val="00784186"/>
    <w:rsid w:val="007878F6"/>
    <w:rsid w:val="00791E55"/>
    <w:rsid w:val="0079213B"/>
    <w:rsid w:val="007A24F9"/>
    <w:rsid w:val="007A3EA2"/>
    <w:rsid w:val="007A4DE7"/>
    <w:rsid w:val="007B2CCC"/>
    <w:rsid w:val="007B61DC"/>
    <w:rsid w:val="007C06CC"/>
    <w:rsid w:val="007C0DC0"/>
    <w:rsid w:val="007D15E8"/>
    <w:rsid w:val="007D4001"/>
    <w:rsid w:val="007D5996"/>
    <w:rsid w:val="007D6EFF"/>
    <w:rsid w:val="007E6808"/>
    <w:rsid w:val="007F331D"/>
    <w:rsid w:val="007F51B2"/>
    <w:rsid w:val="007F5983"/>
    <w:rsid w:val="007F71F1"/>
    <w:rsid w:val="008001AE"/>
    <w:rsid w:val="00805E3E"/>
    <w:rsid w:val="00815E50"/>
    <w:rsid w:val="00817CCB"/>
    <w:rsid w:val="008253A7"/>
    <w:rsid w:val="00826356"/>
    <w:rsid w:val="00827B30"/>
    <w:rsid w:val="0083271D"/>
    <w:rsid w:val="00835872"/>
    <w:rsid w:val="00842DDD"/>
    <w:rsid w:val="0084454E"/>
    <w:rsid w:val="00853727"/>
    <w:rsid w:val="00853D90"/>
    <w:rsid w:val="00866459"/>
    <w:rsid w:val="008702C5"/>
    <w:rsid w:val="00882444"/>
    <w:rsid w:val="008848B3"/>
    <w:rsid w:val="008862B9"/>
    <w:rsid w:val="00890C44"/>
    <w:rsid w:val="00894183"/>
    <w:rsid w:val="00896C56"/>
    <w:rsid w:val="008A4470"/>
    <w:rsid w:val="008A5D52"/>
    <w:rsid w:val="008A7BA6"/>
    <w:rsid w:val="008B10BD"/>
    <w:rsid w:val="008B2E90"/>
    <w:rsid w:val="008C3028"/>
    <w:rsid w:val="008C674C"/>
    <w:rsid w:val="008C7ADC"/>
    <w:rsid w:val="008D6D4B"/>
    <w:rsid w:val="008E5219"/>
    <w:rsid w:val="008E72C8"/>
    <w:rsid w:val="008F232B"/>
    <w:rsid w:val="008F2950"/>
    <w:rsid w:val="009019C4"/>
    <w:rsid w:val="0090482A"/>
    <w:rsid w:val="0090563E"/>
    <w:rsid w:val="009072A5"/>
    <w:rsid w:val="00907D19"/>
    <w:rsid w:val="00916256"/>
    <w:rsid w:val="009326AB"/>
    <w:rsid w:val="00934C01"/>
    <w:rsid w:val="009411E9"/>
    <w:rsid w:val="00942950"/>
    <w:rsid w:val="009463CC"/>
    <w:rsid w:val="00952225"/>
    <w:rsid w:val="00955CF9"/>
    <w:rsid w:val="0096259A"/>
    <w:rsid w:val="009675A0"/>
    <w:rsid w:val="00977B1B"/>
    <w:rsid w:val="0098048B"/>
    <w:rsid w:val="0098138D"/>
    <w:rsid w:val="00990DCD"/>
    <w:rsid w:val="00992D77"/>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58C3"/>
    <w:rsid w:val="00A45F56"/>
    <w:rsid w:val="00A63EC8"/>
    <w:rsid w:val="00A74B20"/>
    <w:rsid w:val="00A776B1"/>
    <w:rsid w:val="00A77929"/>
    <w:rsid w:val="00A77E63"/>
    <w:rsid w:val="00A846A2"/>
    <w:rsid w:val="00AA11DD"/>
    <w:rsid w:val="00AA2D65"/>
    <w:rsid w:val="00AA5657"/>
    <w:rsid w:val="00AB0661"/>
    <w:rsid w:val="00AC711A"/>
    <w:rsid w:val="00AC7B4F"/>
    <w:rsid w:val="00AD2DB4"/>
    <w:rsid w:val="00AE0EDC"/>
    <w:rsid w:val="00AE227B"/>
    <w:rsid w:val="00AE42D5"/>
    <w:rsid w:val="00AE5756"/>
    <w:rsid w:val="00AE5FC1"/>
    <w:rsid w:val="00AF0F2E"/>
    <w:rsid w:val="00B0069D"/>
    <w:rsid w:val="00B00BC5"/>
    <w:rsid w:val="00B0355B"/>
    <w:rsid w:val="00B03D7D"/>
    <w:rsid w:val="00B0488E"/>
    <w:rsid w:val="00B145C5"/>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1D04"/>
    <w:rsid w:val="00C32D18"/>
    <w:rsid w:val="00C347C8"/>
    <w:rsid w:val="00C4638E"/>
    <w:rsid w:val="00C62C73"/>
    <w:rsid w:val="00C65505"/>
    <w:rsid w:val="00C80680"/>
    <w:rsid w:val="00C84020"/>
    <w:rsid w:val="00C852FB"/>
    <w:rsid w:val="00C87E03"/>
    <w:rsid w:val="00C90AE9"/>
    <w:rsid w:val="00C91D7A"/>
    <w:rsid w:val="00C939BE"/>
    <w:rsid w:val="00C95B56"/>
    <w:rsid w:val="00CA090D"/>
    <w:rsid w:val="00CA2CC5"/>
    <w:rsid w:val="00CB1B76"/>
    <w:rsid w:val="00CB6643"/>
    <w:rsid w:val="00CB75BF"/>
    <w:rsid w:val="00CC0791"/>
    <w:rsid w:val="00CC287B"/>
    <w:rsid w:val="00CC5A8E"/>
    <w:rsid w:val="00CC645A"/>
    <w:rsid w:val="00CC6C16"/>
    <w:rsid w:val="00CE10B1"/>
    <w:rsid w:val="00CE356A"/>
    <w:rsid w:val="00CE3966"/>
    <w:rsid w:val="00CE3FD2"/>
    <w:rsid w:val="00CF2C90"/>
    <w:rsid w:val="00CF2F4F"/>
    <w:rsid w:val="00CF42CE"/>
    <w:rsid w:val="00CF614F"/>
    <w:rsid w:val="00D07F5B"/>
    <w:rsid w:val="00D12874"/>
    <w:rsid w:val="00D13D69"/>
    <w:rsid w:val="00D30BB3"/>
    <w:rsid w:val="00D36548"/>
    <w:rsid w:val="00D373AC"/>
    <w:rsid w:val="00D45F5D"/>
    <w:rsid w:val="00D46B50"/>
    <w:rsid w:val="00D47117"/>
    <w:rsid w:val="00D607CA"/>
    <w:rsid w:val="00D64509"/>
    <w:rsid w:val="00D65985"/>
    <w:rsid w:val="00D66762"/>
    <w:rsid w:val="00D71BE2"/>
    <w:rsid w:val="00D72822"/>
    <w:rsid w:val="00D737D8"/>
    <w:rsid w:val="00D73DC2"/>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7B89"/>
    <w:rsid w:val="00DF484A"/>
    <w:rsid w:val="00DF69F7"/>
    <w:rsid w:val="00DF6F0B"/>
    <w:rsid w:val="00E00717"/>
    <w:rsid w:val="00E11A45"/>
    <w:rsid w:val="00E221AB"/>
    <w:rsid w:val="00E27D7A"/>
    <w:rsid w:val="00E320E8"/>
    <w:rsid w:val="00E33C31"/>
    <w:rsid w:val="00E46ACA"/>
    <w:rsid w:val="00E5121D"/>
    <w:rsid w:val="00E521BA"/>
    <w:rsid w:val="00E56D9B"/>
    <w:rsid w:val="00E57984"/>
    <w:rsid w:val="00E6278A"/>
    <w:rsid w:val="00E63864"/>
    <w:rsid w:val="00E8018A"/>
    <w:rsid w:val="00E8112B"/>
    <w:rsid w:val="00E833DC"/>
    <w:rsid w:val="00E942DD"/>
    <w:rsid w:val="00EA096E"/>
    <w:rsid w:val="00EA60E5"/>
    <w:rsid w:val="00EA6A51"/>
    <w:rsid w:val="00EB1849"/>
    <w:rsid w:val="00EB2B2F"/>
    <w:rsid w:val="00EB30D8"/>
    <w:rsid w:val="00EC5B33"/>
    <w:rsid w:val="00EC7A22"/>
    <w:rsid w:val="00ED0E85"/>
    <w:rsid w:val="00ED3783"/>
    <w:rsid w:val="00ED56C4"/>
    <w:rsid w:val="00ED6DB4"/>
    <w:rsid w:val="00EE468E"/>
    <w:rsid w:val="00EF6497"/>
    <w:rsid w:val="00EF7F75"/>
    <w:rsid w:val="00F00822"/>
    <w:rsid w:val="00F0286A"/>
    <w:rsid w:val="00F02D27"/>
    <w:rsid w:val="00F0608B"/>
    <w:rsid w:val="00F13AA9"/>
    <w:rsid w:val="00F20EF0"/>
    <w:rsid w:val="00F21B68"/>
    <w:rsid w:val="00F25FD4"/>
    <w:rsid w:val="00F260F6"/>
    <w:rsid w:val="00F3479F"/>
    <w:rsid w:val="00F37164"/>
    <w:rsid w:val="00F43EB9"/>
    <w:rsid w:val="00F46607"/>
    <w:rsid w:val="00F46B47"/>
    <w:rsid w:val="00F5289C"/>
    <w:rsid w:val="00F606BC"/>
    <w:rsid w:val="00F60706"/>
    <w:rsid w:val="00F64921"/>
    <w:rsid w:val="00F77F77"/>
    <w:rsid w:val="00F8622D"/>
    <w:rsid w:val="00F92704"/>
    <w:rsid w:val="00F95693"/>
    <w:rsid w:val="00F9633C"/>
    <w:rsid w:val="00FA0B8B"/>
    <w:rsid w:val="00FA2BC8"/>
    <w:rsid w:val="00FB291F"/>
    <w:rsid w:val="00FC606E"/>
    <w:rsid w:val="00FD62FB"/>
    <w:rsid w:val="00FD7BB3"/>
    <w:rsid w:val="00FE2073"/>
    <w:rsid w:val="00FF0BA9"/>
    <w:rsid w:val="00FF2E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ClaytonStocker/Plasticity_Fluctuation_Meta"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github.com/ClaytonStocker/Plasticity_Fluctuation_Meta" TargetMode="Externa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0B206C"/>
    <w:rsid w:val="001C4CD5"/>
    <w:rsid w:val="002116AD"/>
    <w:rsid w:val="00260124"/>
    <w:rsid w:val="0029287C"/>
    <w:rsid w:val="002D042A"/>
    <w:rsid w:val="00397D8A"/>
    <w:rsid w:val="003C26C9"/>
    <w:rsid w:val="004B38EE"/>
    <w:rsid w:val="00521ED9"/>
    <w:rsid w:val="00560808"/>
    <w:rsid w:val="005A5007"/>
    <w:rsid w:val="0068498B"/>
    <w:rsid w:val="00753AAA"/>
    <w:rsid w:val="007F1D7D"/>
    <w:rsid w:val="008867EC"/>
    <w:rsid w:val="009C17D3"/>
    <w:rsid w:val="009D3428"/>
    <w:rsid w:val="009E4CC9"/>
    <w:rsid w:val="00A27F07"/>
    <w:rsid w:val="00AC73CF"/>
    <w:rsid w:val="00E3484A"/>
    <w:rsid w:val="00E43A78"/>
    <w:rsid w:val="00F075DA"/>
    <w:rsid w:val="00F4148B"/>
    <w:rsid w:val="00F415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3AAA"/>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78</TotalTime>
  <Pages>27</Pages>
  <Words>6401</Words>
  <Characters>36488</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Frank Seebacher</cp:lastModifiedBy>
  <cp:revision>32</cp:revision>
  <dcterms:created xsi:type="dcterms:W3CDTF">2025-04-09T06:01:00Z</dcterms:created>
  <dcterms:modified xsi:type="dcterms:W3CDTF">2025-04-22T03:19:00Z</dcterms:modified>
</cp:coreProperties>
</file>